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color w:val="auto"/>
          <w:sz w:val="24"/>
          <w:szCs w:val="24"/>
        </w:rPr>
        <w:id w:val="1248311200"/>
        <w:docPartObj>
          <w:docPartGallery w:val="Table of Contents"/>
          <w:docPartUnique/>
        </w:docPartObj>
      </w:sdtPr>
      <w:sdtEndPr>
        <w:rPr>
          <w:b/>
          <w:bCs/>
          <w:noProof/>
        </w:rPr>
      </w:sdtEndPr>
      <w:sdtContent>
        <w:p w14:paraId="1D2E3B71" w14:textId="7E23244A" w:rsidR="00600551" w:rsidRDefault="00600551">
          <w:pPr>
            <w:pStyle w:val="TOCHeading"/>
          </w:pPr>
          <w:r>
            <w:t>Table of Contents</w:t>
          </w:r>
        </w:p>
        <w:commentRangeStart w:id="0"/>
        <w:p w14:paraId="025489CD" w14:textId="0D127DA7" w:rsidR="00600551" w:rsidRDefault="00600551">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8742106" w:history="1">
            <w:r w:rsidRPr="00822407">
              <w:rPr>
                <w:rStyle w:val="Hyperlink"/>
                <w:noProof/>
              </w:rPr>
              <w:t>Abstract</w:t>
            </w:r>
            <w:r>
              <w:rPr>
                <w:noProof/>
                <w:webHidden/>
              </w:rPr>
              <w:tab/>
            </w:r>
            <w:r>
              <w:rPr>
                <w:noProof/>
                <w:webHidden/>
              </w:rPr>
              <w:fldChar w:fldCharType="begin"/>
            </w:r>
            <w:r>
              <w:rPr>
                <w:noProof/>
                <w:webHidden/>
              </w:rPr>
              <w:instrText xml:space="preserve"> PAGEREF _Toc78742106 \h </w:instrText>
            </w:r>
            <w:r>
              <w:rPr>
                <w:noProof/>
                <w:webHidden/>
              </w:rPr>
            </w:r>
            <w:r>
              <w:rPr>
                <w:noProof/>
                <w:webHidden/>
              </w:rPr>
              <w:fldChar w:fldCharType="separate"/>
            </w:r>
            <w:r>
              <w:rPr>
                <w:noProof/>
                <w:webHidden/>
              </w:rPr>
              <w:t>1</w:t>
            </w:r>
            <w:r>
              <w:rPr>
                <w:noProof/>
                <w:webHidden/>
              </w:rPr>
              <w:fldChar w:fldCharType="end"/>
            </w:r>
          </w:hyperlink>
        </w:p>
        <w:p w14:paraId="00373A2B" w14:textId="2AD27FEC" w:rsidR="00600551" w:rsidRDefault="00B95333">
          <w:pPr>
            <w:pStyle w:val="TOC1"/>
            <w:tabs>
              <w:tab w:val="right" w:leader="dot" w:pos="9350"/>
            </w:tabs>
            <w:rPr>
              <w:rFonts w:asciiTheme="minorHAnsi" w:eastAsiaTheme="minorEastAsia" w:hAnsiTheme="minorHAnsi" w:cstheme="minorBidi"/>
              <w:noProof/>
              <w:sz w:val="22"/>
              <w:szCs w:val="22"/>
            </w:rPr>
          </w:pPr>
          <w:hyperlink w:anchor="_Toc78742107" w:history="1">
            <w:r w:rsidR="0062093C">
              <w:rPr>
                <w:rStyle w:val="Hyperlink"/>
                <w:noProof/>
              </w:rPr>
              <w:t>Literature Review</w:t>
            </w:r>
            <w:r w:rsidR="00600551">
              <w:rPr>
                <w:noProof/>
                <w:webHidden/>
              </w:rPr>
              <w:tab/>
            </w:r>
            <w:r w:rsidR="00600551">
              <w:rPr>
                <w:noProof/>
                <w:webHidden/>
              </w:rPr>
              <w:fldChar w:fldCharType="begin"/>
            </w:r>
            <w:r w:rsidR="00600551">
              <w:rPr>
                <w:noProof/>
                <w:webHidden/>
              </w:rPr>
              <w:instrText xml:space="preserve"> PAGEREF _Toc78742107 \h </w:instrText>
            </w:r>
            <w:r w:rsidR="00600551">
              <w:rPr>
                <w:noProof/>
                <w:webHidden/>
              </w:rPr>
            </w:r>
            <w:r w:rsidR="00600551">
              <w:rPr>
                <w:noProof/>
                <w:webHidden/>
              </w:rPr>
              <w:fldChar w:fldCharType="separate"/>
            </w:r>
            <w:r w:rsidR="00600551">
              <w:rPr>
                <w:noProof/>
                <w:webHidden/>
              </w:rPr>
              <w:t>1</w:t>
            </w:r>
            <w:r w:rsidR="00600551">
              <w:rPr>
                <w:noProof/>
                <w:webHidden/>
              </w:rPr>
              <w:fldChar w:fldCharType="end"/>
            </w:r>
          </w:hyperlink>
        </w:p>
        <w:p w14:paraId="61BF3C0B" w14:textId="223527C0" w:rsidR="00600551" w:rsidRDefault="00B95333">
          <w:pPr>
            <w:pStyle w:val="TOC2"/>
            <w:tabs>
              <w:tab w:val="right" w:leader="dot" w:pos="9350"/>
            </w:tabs>
            <w:rPr>
              <w:rFonts w:asciiTheme="minorHAnsi" w:eastAsiaTheme="minorEastAsia" w:hAnsiTheme="minorHAnsi" w:cstheme="minorBidi"/>
              <w:noProof/>
              <w:sz w:val="22"/>
              <w:szCs w:val="22"/>
            </w:rPr>
          </w:pPr>
          <w:hyperlink w:anchor="_Toc78742108" w:history="1">
            <w:r w:rsidR="00934E11">
              <w:rPr>
                <w:rStyle w:val="Hyperlink"/>
                <w:noProof/>
              </w:rPr>
              <w:t>Nickel and Biology</w:t>
            </w:r>
            <w:r w:rsidR="00600551">
              <w:rPr>
                <w:noProof/>
                <w:webHidden/>
              </w:rPr>
              <w:tab/>
            </w:r>
            <w:r w:rsidR="00600551">
              <w:rPr>
                <w:noProof/>
                <w:webHidden/>
              </w:rPr>
              <w:fldChar w:fldCharType="begin"/>
            </w:r>
            <w:r w:rsidR="00600551">
              <w:rPr>
                <w:noProof/>
                <w:webHidden/>
              </w:rPr>
              <w:instrText xml:space="preserve"> PAGEREF _Toc78742108 \h </w:instrText>
            </w:r>
            <w:r w:rsidR="00600551">
              <w:rPr>
                <w:noProof/>
                <w:webHidden/>
              </w:rPr>
            </w:r>
            <w:r w:rsidR="00600551">
              <w:rPr>
                <w:noProof/>
                <w:webHidden/>
              </w:rPr>
              <w:fldChar w:fldCharType="separate"/>
            </w:r>
            <w:r w:rsidR="00600551">
              <w:rPr>
                <w:noProof/>
                <w:webHidden/>
              </w:rPr>
              <w:t>2</w:t>
            </w:r>
            <w:r w:rsidR="00600551">
              <w:rPr>
                <w:noProof/>
                <w:webHidden/>
              </w:rPr>
              <w:fldChar w:fldCharType="end"/>
            </w:r>
          </w:hyperlink>
        </w:p>
        <w:p w14:paraId="006F5A38" w14:textId="49B77743" w:rsidR="00600551" w:rsidRDefault="00B95333">
          <w:pPr>
            <w:pStyle w:val="TOC2"/>
            <w:tabs>
              <w:tab w:val="right" w:leader="dot" w:pos="9350"/>
            </w:tabs>
            <w:rPr>
              <w:rFonts w:asciiTheme="minorHAnsi" w:eastAsiaTheme="minorEastAsia" w:hAnsiTheme="minorHAnsi" w:cstheme="minorBidi"/>
              <w:noProof/>
              <w:sz w:val="22"/>
              <w:szCs w:val="22"/>
            </w:rPr>
          </w:pPr>
          <w:hyperlink w:anchor="_Toc78742109" w:history="1">
            <w:r w:rsidR="00600551" w:rsidRPr="00822407">
              <w:rPr>
                <w:rStyle w:val="Hyperlink"/>
                <w:noProof/>
              </w:rPr>
              <w:t>The Apparent Modern Marine Ni Mass Imbalance</w:t>
            </w:r>
            <w:r w:rsidR="00600551">
              <w:rPr>
                <w:noProof/>
                <w:webHidden/>
              </w:rPr>
              <w:tab/>
            </w:r>
            <w:r w:rsidR="00600551">
              <w:rPr>
                <w:noProof/>
                <w:webHidden/>
              </w:rPr>
              <w:fldChar w:fldCharType="begin"/>
            </w:r>
            <w:r w:rsidR="00600551">
              <w:rPr>
                <w:noProof/>
                <w:webHidden/>
              </w:rPr>
              <w:instrText xml:space="preserve"> PAGEREF _Toc78742109 \h </w:instrText>
            </w:r>
            <w:r w:rsidR="00600551">
              <w:rPr>
                <w:noProof/>
                <w:webHidden/>
              </w:rPr>
            </w:r>
            <w:r w:rsidR="00600551">
              <w:rPr>
                <w:noProof/>
                <w:webHidden/>
              </w:rPr>
              <w:fldChar w:fldCharType="separate"/>
            </w:r>
            <w:r w:rsidR="00600551">
              <w:rPr>
                <w:noProof/>
                <w:webHidden/>
              </w:rPr>
              <w:t>3</w:t>
            </w:r>
            <w:r w:rsidR="00600551">
              <w:rPr>
                <w:noProof/>
                <w:webHidden/>
              </w:rPr>
              <w:fldChar w:fldCharType="end"/>
            </w:r>
          </w:hyperlink>
        </w:p>
        <w:p w14:paraId="47B38EE2" w14:textId="300AC25D" w:rsidR="00600551" w:rsidRDefault="00B95333">
          <w:pPr>
            <w:pStyle w:val="TOC2"/>
            <w:tabs>
              <w:tab w:val="right" w:leader="dot" w:pos="9350"/>
            </w:tabs>
            <w:rPr>
              <w:rFonts w:asciiTheme="minorHAnsi" w:eastAsiaTheme="minorEastAsia" w:hAnsiTheme="minorHAnsi" w:cstheme="minorBidi"/>
              <w:noProof/>
              <w:sz w:val="22"/>
              <w:szCs w:val="22"/>
            </w:rPr>
          </w:pPr>
          <w:hyperlink w:anchor="_Toc78742112" w:history="1">
            <w:r w:rsidR="00600551" w:rsidRPr="00822407">
              <w:rPr>
                <w:rStyle w:val="Hyperlink"/>
                <w:noProof/>
              </w:rPr>
              <w:t xml:space="preserve">Resolving the </w:t>
            </w:r>
            <w:r w:rsidR="00600551">
              <w:rPr>
                <w:rStyle w:val="Hyperlink"/>
                <w:noProof/>
              </w:rPr>
              <w:t>I</w:t>
            </w:r>
            <w:r w:rsidR="00600551" w:rsidRPr="00822407">
              <w:rPr>
                <w:rStyle w:val="Hyperlink"/>
                <w:noProof/>
              </w:rPr>
              <w:t>mbalance</w:t>
            </w:r>
            <w:r w:rsidR="00600551">
              <w:rPr>
                <w:noProof/>
                <w:webHidden/>
              </w:rPr>
              <w:tab/>
            </w:r>
            <w:r w:rsidR="00600551">
              <w:rPr>
                <w:noProof/>
                <w:webHidden/>
              </w:rPr>
              <w:fldChar w:fldCharType="begin"/>
            </w:r>
            <w:r w:rsidR="00600551">
              <w:rPr>
                <w:noProof/>
                <w:webHidden/>
              </w:rPr>
              <w:instrText xml:space="preserve"> PAGEREF _Toc78742112 \h </w:instrText>
            </w:r>
            <w:r w:rsidR="00600551">
              <w:rPr>
                <w:noProof/>
                <w:webHidden/>
              </w:rPr>
            </w:r>
            <w:r w:rsidR="00600551">
              <w:rPr>
                <w:noProof/>
                <w:webHidden/>
              </w:rPr>
              <w:fldChar w:fldCharType="separate"/>
            </w:r>
            <w:r w:rsidR="00600551">
              <w:rPr>
                <w:noProof/>
                <w:webHidden/>
              </w:rPr>
              <w:t>6</w:t>
            </w:r>
            <w:r w:rsidR="00600551">
              <w:rPr>
                <w:noProof/>
                <w:webHidden/>
              </w:rPr>
              <w:fldChar w:fldCharType="end"/>
            </w:r>
          </w:hyperlink>
        </w:p>
        <w:p w14:paraId="2E92EEF0" w14:textId="1B8E83BF" w:rsidR="00600551" w:rsidRDefault="00B95333">
          <w:pPr>
            <w:pStyle w:val="TOC1"/>
            <w:tabs>
              <w:tab w:val="right" w:leader="dot" w:pos="9350"/>
            </w:tabs>
            <w:rPr>
              <w:rFonts w:asciiTheme="minorHAnsi" w:eastAsiaTheme="minorEastAsia" w:hAnsiTheme="minorHAnsi" w:cstheme="minorBidi"/>
              <w:noProof/>
              <w:sz w:val="22"/>
              <w:szCs w:val="22"/>
            </w:rPr>
          </w:pPr>
          <w:hyperlink w:anchor="_Toc78742117" w:history="1">
            <w:r w:rsidR="00600551" w:rsidRPr="00822407">
              <w:rPr>
                <w:rStyle w:val="Hyperlink"/>
                <w:noProof/>
              </w:rPr>
              <w:t>Proposed Work</w:t>
            </w:r>
            <w:r w:rsidR="00600551">
              <w:rPr>
                <w:noProof/>
                <w:webHidden/>
              </w:rPr>
              <w:tab/>
            </w:r>
            <w:r w:rsidR="00600551">
              <w:rPr>
                <w:noProof/>
                <w:webHidden/>
              </w:rPr>
              <w:fldChar w:fldCharType="begin"/>
            </w:r>
            <w:r w:rsidR="00600551">
              <w:rPr>
                <w:noProof/>
                <w:webHidden/>
              </w:rPr>
              <w:instrText xml:space="preserve"> PAGEREF _Toc78742117 \h </w:instrText>
            </w:r>
            <w:r w:rsidR="00600551">
              <w:rPr>
                <w:noProof/>
                <w:webHidden/>
              </w:rPr>
            </w:r>
            <w:r w:rsidR="00600551">
              <w:rPr>
                <w:noProof/>
                <w:webHidden/>
              </w:rPr>
              <w:fldChar w:fldCharType="separate"/>
            </w:r>
            <w:r w:rsidR="00600551">
              <w:rPr>
                <w:noProof/>
                <w:webHidden/>
              </w:rPr>
              <w:t>11</w:t>
            </w:r>
            <w:r w:rsidR="00600551">
              <w:rPr>
                <w:noProof/>
                <w:webHidden/>
              </w:rPr>
              <w:fldChar w:fldCharType="end"/>
            </w:r>
          </w:hyperlink>
        </w:p>
        <w:p w14:paraId="55E53C76" w14:textId="075A23E1" w:rsidR="00600551" w:rsidRDefault="00B95333">
          <w:pPr>
            <w:pStyle w:val="TOC2"/>
            <w:tabs>
              <w:tab w:val="right" w:leader="dot" w:pos="9350"/>
            </w:tabs>
            <w:rPr>
              <w:rFonts w:asciiTheme="minorHAnsi" w:eastAsiaTheme="minorEastAsia" w:hAnsiTheme="minorHAnsi" w:cstheme="minorBidi"/>
              <w:noProof/>
              <w:sz w:val="22"/>
              <w:szCs w:val="22"/>
            </w:rPr>
          </w:pPr>
          <w:hyperlink w:anchor="_Toc78742118" w:history="1">
            <w:r w:rsidR="00600551" w:rsidRPr="00822407">
              <w:rPr>
                <w:rStyle w:val="Hyperlink"/>
                <w:noProof/>
              </w:rPr>
              <w:t>Guiding Questions</w:t>
            </w:r>
            <w:r w:rsidR="00600551">
              <w:rPr>
                <w:noProof/>
                <w:webHidden/>
              </w:rPr>
              <w:tab/>
            </w:r>
            <w:r w:rsidR="00600551">
              <w:rPr>
                <w:noProof/>
                <w:webHidden/>
              </w:rPr>
              <w:fldChar w:fldCharType="begin"/>
            </w:r>
            <w:r w:rsidR="00600551">
              <w:rPr>
                <w:noProof/>
                <w:webHidden/>
              </w:rPr>
              <w:instrText xml:space="preserve"> PAGEREF _Toc78742118 \h </w:instrText>
            </w:r>
            <w:r w:rsidR="00600551">
              <w:rPr>
                <w:noProof/>
                <w:webHidden/>
              </w:rPr>
            </w:r>
            <w:r w:rsidR="00600551">
              <w:rPr>
                <w:noProof/>
                <w:webHidden/>
              </w:rPr>
              <w:fldChar w:fldCharType="separate"/>
            </w:r>
            <w:r w:rsidR="00600551">
              <w:rPr>
                <w:noProof/>
                <w:webHidden/>
              </w:rPr>
              <w:t>11</w:t>
            </w:r>
            <w:r w:rsidR="00600551">
              <w:rPr>
                <w:noProof/>
                <w:webHidden/>
              </w:rPr>
              <w:fldChar w:fldCharType="end"/>
            </w:r>
          </w:hyperlink>
        </w:p>
        <w:p w14:paraId="564D5B73" w14:textId="6320E078" w:rsidR="00600551" w:rsidRDefault="00B95333">
          <w:pPr>
            <w:pStyle w:val="TOC2"/>
            <w:tabs>
              <w:tab w:val="right" w:leader="dot" w:pos="9350"/>
            </w:tabs>
            <w:rPr>
              <w:rFonts w:asciiTheme="minorHAnsi" w:eastAsiaTheme="minorEastAsia" w:hAnsiTheme="minorHAnsi" w:cstheme="minorBidi"/>
              <w:noProof/>
              <w:sz w:val="22"/>
              <w:szCs w:val="22"/>
            </w:rPr>
          </w:pPr>
          <w:hyperlink w:anchor="_Toc78742119" w:history="1">
            <w:r w:rsidR="00600551" w:rsidRPr="00822407">
              <w:rPr>
                <w:rStyle w:val="Hyperlink"/>
                <w:noProof/>
              </w:rPr>
              <w:t>Project Summary</w:t>
            </w:r>
            <w:r w:rsidR="00600551">
              <w:rPr>
                <w:noProof/>
                <w:webHidden/>
              </w:rPr>
              <w:tab/>
            </w:r>
            <w:r w:rsidR="00600551">
              <w:rPr>
                <w:noProof/>
                <w:webHidden/>
              </w:rPr>
              <w:fldChar w:fldCharType="begin"/>
            </w:r>
            <w:r w:rsidR="00600551">
              <w:rPr>
                <w:noProof/>
                <w:webHidden/>
              </w:rPr>
              <w:instrText xml:space="preserve"> PAGEREF _Toc78742119 \h </w:instrText>
            </w:r>
            <w:r w:rsidR="00600551">
              <w:rPr>
                <w:noProof/>
                <w:webHidden/>
              </w:rPr>
            </w:r>
            <w:r w:rsidR="00600551">
              <w:rPr>
                <w:noProof/>
                <w:webHidden/>
              </w:rPr>
              <w:fldChar w:fldCharType="separate"/>
            </w:r>
            <w:r w:rsidR="00600551">
              <w:rPr>
                <w:noProof/>
                <w:webHidden/>
              </w:rPr>
              <w:t>12</w:t>
            </w:r>
            <w:r w:rsidR="00600551">
              <w:rPr>
                <w:noProof/>
                <w:webHidden/>
              </w:rPr>
              <w:fldChar w:fldCharType="end"/>
            </w:r>
          </w:hyperlink>
        </w:p>
        <w:p w14:paraId="70BA29C9" w14:textId="640BF20A" w:rsidR="00600551" w:rsidRDefault="00B95333">
          <w:pPr>
            <w:pStyle w:val="TOC1"/>
            <w:tabs>
              <w:tab w:val="right" w:leader="dot" w:pos="9350"/>
            </w:tabs>
            <w:rPr>
              <w:rFonts w:asciiTheme="minorHAnsi" w:eastAsiaTheme="minorEastAsia" w:hAnsiTheme="minorHAnsi" w:cstheme="minorBidi"/>
              <w:noProof/>
              <w:sz w:val="22"/>
              <w:szCs w:val="22"/>
            </w:rPr>
          </w:pPr>
          <w:hyperlink w:anchor="_Toc78742120" w:history="1">
            <w:r w:rsidR="00600551" w:rsidRPr="00822407">
              <w:rPr>
                <w:rStyle w:val="Hyperlink"/>
                <w:noProof/>
              </w:rPr>
              <w:t>Progress Thus Far</w:t>
            </w:r>
            <w:r w:rsidR="00600551">
              <w:rPr>
                <w:noProof/>
                <w:webHidden/>
              </w:rPr>
              <w:tab/>
            </w:r>
            <w:r w:rsidR="00600551">
              <w:rPr>
                <w:noProof/>
                <w:webHidden/>
              </w:rPr>
              <w:fldChar w:fldCharType="begin"/>
            </w:r>
            <w:r w:rsidR="00600551">
              <w:rPr>
                <w:noProof/>
                <w:webHidden/>
              </w:rPr>
              <w:instrText xml:space="preserve"> PAGEREF _Toc78742120 \h </w:instrText>
            </w:r>
            <w:r w:rsidR="00600551">
              <w:rPr>
                <w:noProof/>
                <w:webHidden/>
              </w:rPr>
            </w:r>
            <w:r w:rsidR="00600551">
              <w:rPr>
                <w:noProof/>
                <w:webHidden/>
              </w:rPr>
              <w:fldChar w:fldCharType="separate"/>
            </w:r>
            <w:r w:rsidR="00600551">
              <w:rPr>
                <w:noProof/>
                <w:webHidden/>
              </w:rPr>
              <w:t>13</w:t>
            </w:r>
            <w:r w:rsidR="00600551">
              <w:rPr>
                <w:noProof/>
                <w:webHidden/>
              </w:rPr>
              <w:fldChar w:fldCharType="end"/>
            </w:r>
          </w:hyperlink>
        </w:p>
        <w:p w14:paraId="11AB1C18" w14:textId="39514725" w:rsidR="00600551" w:rsidRDefault="00600551">
          <w:r>
            <w:rPr>
              <w:b/>
              <w:bCs/>
              <w:noProof/>
            </w:rPr>
            <w:fldChar w:fldCharType="end"/>
          </w:r>
          <w:commentRangeEnd w:id="0"/>
          <w:r w:rsidR="0098242F">
            <w:rPr>
              <w:rStyle w:val="CommentReference"/>
            </w:rPr>
            <w:commentReference w:id="0"/>
          </w:r>
        </w:p>
      </w:sdtContent>
    </w:sdt>
    <w:p w14:paraId="0B2044F1" w14:textId="120EE64B" w:rsidR="00FC7130" w:rsidRDefault="00FC7130"/>
    <w:p w14:paraId="31E59BEB" w14:textId="77777777" w:rsidR="008F203B" w:rsidRDefault="008F203B" w:rsidP="008F203B"/>
    <w:p w14:paraId="1C52C515" w14:textId="58683C7E" w:rsidR="000C49A2" w:rsidRDefault="000C49A2" w:rsidP="008F203B">
      <w:pPr>
        <w:pStyle w:val="Heading1"/>
      </w:pPr>
      <w:bookmarkStart w:id="1" w:name="_Toc78741990"/>
      <w:bookmarkStart w:id="2" w:name="_Toc78742106"/>
      <w:r>
        <w:t>Abstract</w:t>
      </w:r>
      <w:bookmarkEnd w:id="1"/>
      <w:bookmarkEnd w:id="2"/>
    </w:p>
    <w:p w14:paraId="5C68DC3C" w14:textId="4D62D5E0" w:rsidR="003C3ECE" w:rsidRPr="003C3ECE" w:rsidRDefault="003C3ECE" w:rsidP="003C3ECE">
      <w:r>
        <w:t>Not yet written</w:t>
      </w:r>
    </w:p>
    <w:p w14:paraId="413AA1A9" w14:textId="43EFA6A6" w:rsidR="00296A44" w:rsidRDefault="0062093C" w:rsidP="00E0666A">
      <w:pPr>
        <w:pStyle w:val="Heading1"/>
      </w:pPr>
      <w:r>
        <w:t>Literature Review</w:t>
      </w:r>
    </w:p>
    <w:p w14:paraId="7BFFFE63" w14:textId="54BE5FB0" w:rsidR="00481CF9" w:rsidRDefault="00CF00AC" w:rsidP="00556ED3">
      <w:pPr>
        <w:ind w:firstLine="720"/>
        <w:jc w:val="both"/>
      </w:pPr>
      <w:commentRangeStart w:id="3"/>
      <w:r>
        <w:t>Trace</w:t>
      </w:r>
      <w:r w:rsidR="008A3D40">
        <w:t xml:space="preserve"> metal </w:t>
      </w:r>
      <w:commentRangeEnd w:id="3"/>
      <w:r w:rsidR="006A600C">
        <w:rPr>
          <w:rStyle w:val="CommentReference"/>
        </w:rPr>
        <w:commentReference w:id="3"/>
      </w:r>
      <w:r w:rsidR="008A3D40">
        <w:t xml:space="preserve">marine chemistry, which </w:t>
      </w:r>
      <w:r>
        <w:t>is</w:t>
      </w:r>
      <w:r w:rsidR="008A3D40">
        <w:t xml:space="preserve"> ultimately dictated by the dynamics of atmosphere, solid earth, oceans, and life, </w:t>
      </w:r>
      <w:r>
        <w:t>may have</w:t>
      </w:r>
      <w:r w:rsidR="008A3D40">
        <w:t xml:space="preserve"> had a profound impact on </w:t>
      </w:r>
      <w:r>
        <w:t xml:space="preserve">the trajectory of </w:t>
      </w:r>
      <w:r w:rsidR="008A3D40">
        <w:t xml:space="preserve">life across time. </w:t>
      </w:r>
      <w:r w:rsidR="006C34F9">
        <w:t>Ubiquitous biological processes such as photosynthesis, methanogenesis and nitrogen fixation all require trace metals</w:t>
      </w:r>
      <w:r w:rsidR="00804A38">
        <w:t xml:space="preserve"> (e.g., </w:t>
      </w:r>
      <w:commentRangeStart w:id="4"/>
      <w:r w:rsidR="00804A38">
        <w:t>Fe, Ni, Mn)</w:t>
      </w:r>
      <w:r>
        <w:t xml:space="preserve"> </w:t>
      </w:r>
      <w:r>
        <w:fldChar w:fldCharType="begin" w:fldLock="1"/>
      </w:r>
      <w:r w:rsidR="00BA136E">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manualFormatting":"(see Morel et al., 2003 for a review)","plainTextFormattedCitation":"(Morel et al., 2003)","previouslyFormattedCitation":"(Morel et al., 2003)"},"properties":{"noteIndex":0},"schema":"https://github.com/citation-style-language/schema/raw/master/csl-citation.json"}</w:instrText>
      </w:r>
      <w:r>
        <w:fldChar w:fldCharType="separate"/>
      </w:r>
      <w:r w:rsidRPr="00CF00AC">
        <w:rPr>
          <w:noProof/>
        </w:rPr>
        <w:t>(</w:t>
      </w:r>
      <w:r>
        <w:rPr>
          <w:noProof/>
        </w:rPr>
        <w:t xml:space="preserve">see </w:t>
      </w:r>
      <w:r w:rsidRPr="00CF00AC">
        <w:rPr>
          <w:noProof/>
        </w:rPr>
        <w:t>Morel et al., 2003</w:t>
      </w:r>
      <w:r>
        <w:rPr>
          <w:noProof/>
        </w:rPr>
        <w:t xml:space="preserve"> for a review</w:t>
      </w:r>
      <w:r w:rsidRPr="00CF00AC">
        <w:rPr>
          <w:noProof/>
        </w:rPr>
        <w:t>)</w:t>
      </w:r>
      <w:r>
        <w:fldChar w:fldCharType="end"/>
      </w:r>
      <w:r w:rsidR="006C34F9">
        <w:t xml:space="preserve">. </w:t>
      </w:r>
      <w:commentRangeEnd w:id="4"/>
      <w:r w:rsidR="00751245">
        <w:rPr>
          <w:rStyle w:val="CommentReference"/>
        </w:rPr>
        <w:commentReference w:id="4"/>
      </w:r>
      <w:r w:rsidR="009E7278">
        <w:t xml:space="preserve">Several studies have suggested an intimate relationship between marine trace metal </w:t>
      </w:r>
      <w:r w:rsidR="00804A38">
        <w:t>chemistry</w:t>
      </w:r>
      <w:r w:rsidR="009E7278">
        <w:t xml:space="preserve"> and the evolution of early life </w:t>
      </w:r>
      <w:r w:rsidR="009E7278">
        <w:fldChar w:fldCharType="begin" w:fldLock="1"/>
      </w:r>
      <w:r w:rsidR="00804A38">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9E7278">
        <w:fldChar w:fldCharType="separate"/>
      </w:r>
      <w:r w:rsidR="009E7278" w:rsidRPr="00781C58">
        <w:rPr>
          <w:noProof/>
        </w:rPr>
        <w:t>(</w:t>
      </w:r>
      <w:r w:rsidR="009E7278" w:rsidRPr="00781C58">
        <w:rPr>
          <w:i/>
          <w:iCs/>
          <w:noProof/>
        </w:rPr>
        <w:t>e.g.,</w:t>
      </w:r>
      <w:r w:rsidR="009E7278">
        <w:rPr>
          <w:noProof/>
        </w:rPr>
        <w:t xml:space="preserve"> </w:t>
      </w:r>
      <w:r w:rsidR="009E7278" w:rsidRPr="00781C58">
        <w:rPr>
          <w:noProof/>
        </w:rPr>
        <w:t>Konhauser et al., 2009; Robbins et al., 2016; Zerkle et al., 2005)</w:t>
      </w:r>
      <w:r w:rsidR="009E7278">
        <w:fldChar w:fldCharType="end"/>
      </w:r>
      <w:r w:rsidR="009E7278">
        <w:t>.</w:t>
      </w:r>
      <w:r w:rsidR="006C34F9">
        <w:t xml:space="preserve"> </w:t>
      </w:r>
      <w:r>
        <w:t xml:space="preserve">These trace metal have likely not maintained a constant concentration in the ocean, as a response to global changes </w:t>
      </w:r>
      <w:r>
        <w:fldChar w:fldCharType="begin" w:fldLock="1"/>
      </w:r>
      <w:r>
        <w:instrText xml:space="preserve">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16/S0020-1693(03)00442-0","ISSN":"00201693","abstract":"Recent evidence from the sulfur isotopic record indicates a transition </w:instrText>
      </w:r>
      <w:r>
        <w:rPr>
          <w:rFonts w:ascii="Cambria Math" w:hAnsi="Cambria Math" w:cs="Cambria Math"/>
        </w:rPr>
        <w:instrText>∼</w:instrText>
      </w:r>
      <w:r>
        <w:instrText xml:space="preserve">2.5 billion years ago from an ocean chemistry first dominated by iron and then by sulfide. It has been hypothesized that the selection of metal centers in metalloenzymes has been influenced by the availability of metals through geological time, in particular as a result of large differences in the solubility of metals-sulfides. In this study, we examine the trace metal requirements and sensitivities of marine cyanobacteria and use recent stability constants to model the abundance and chemical speciation of metals across this chemical transition </w:instrText>
      </w:r>
      <w:r>
        <w:rPr>
          <w:rFonts w:ascii="Cambria Math" w:hAnsi="Cambria Math" w:cs="Cambria Math"/>
        </w:rPr>
        <w:instrText>∼</w:instrText>
      </w:r>
      <w:r>
        <w:instrText>2.5 billion years ago. Two major results are reported here: (1) the marine cyanobacterial species studied thus far show trace metal preferences and sensitivities that are consistent with their evolution in a sulfidic marine environment, and (2) in an ancient ocean dominated by high fluxes and concentrations of iron, the relative availability of trace metals would have been similar to that of a sulfidic system - Fe&gt;Mn, Ni, Co</w:instrText>
      </w:r>
      <w:r>
        <w:rPr>
          <w:rFonts w:ascii="Cambria Math" w:hAnsi="Cambria Math" w:cs="Cambria Math"/>
        </w:rPr>
        <w:instrText>≫</w:instrText>
      </w:r>
      <w:r>
        <w:instrText>Cd, Zn, Cu - as a result of the formation of dissolved sulfide complexes. Thus, the formation of strong aqueous metal-sulfide complexes was likely as important as the precipitation of minerals in influencing the selection of metals in biology. These results suggest that marine biogeochemical cycles and marine bioinorganic chemistry have co-evolved, and that the evidence for this co-evolution has been preserved in the physiology and genomes of modern descendants of the early cyanobacteria. © 2003 Elsevier B.V. All rights reserved.","author":[{"dropping-particle":"","family":"Saito","given":"Mak A.","non-dropping-particle":"","parse-names":false,"suffix":""},{"dropping-particle":"","family":"Sigman","given":"Daniel M.","non-dropping-particle":"","parse-names":false,"suffix":""},{"dropping-particle":"","family":"Morel","given":"François M.M.","non-dropping-particle":"","parse-names":false,"suffix":""}],"container-title":"Inorganica Chimica Acta","id":"ITEM-2","issued":{"date-parts":[["2003"]]},"page":"308-318","title":"The bioinorganic chemistry of the ancient ocean: The co-evolution of cyanobacterial metal requirements and biogeochemical cycles at the Archean-Proterozoic boundary?","type":"article-journal","volume":"356"},"uris":["http://www.mendeley.com/documents/?uuid=df1860dc-ec73-4f4b-995f-3e2fa1e7e29c"]}],"mendeley":{"formattedCitation":"(Konhauser et al., 2009; Saito et al., 2003)","manualFormatting":"(e.g., Konhauser et al., 2009; Saito et al., 2003)","plainTextFormattedCitation":"(Konhauser et al., 2009; Saito et al., 2003)","previouslyFormattedCitation":"(Konhauser et al., 2009; Saito et al., 2003)"},"properties":{"noteIndex":0},"schema":"https://github.com/citation-style-language/schema/raw/master/csl-citation.json"}</w:instrText>
      </w:r>
      <w:r>
        <w:fldChar w:fldCharType="separate"/>
      </w:r>
      <w:r w:rsidRPr="00CF00AC">
        <w:rPr>
          <w:noProof/>
        </w:rPr>
        <w:t>(</w:t>
      </w:r>
      <w:r w:rsidRPr="00CF00AC">
        <w:rPr>
          <w:i/>
          <w:iCs/>
          <w:noProof/>
        </w:rPr>
        <w:t>e.g.,</w:t>
      </w:r>
      <w:r>
        <w:rPr>
          <w:noProof/>
        </w:rPr>
        <w:t xml:space="preserve"> </w:t>
      </w:r>
      <w:r w:rsidRPr="00CF00AC">
        <w:rPr>
          <w:noProof/>
        </w:rPr>
        <w:t>Konhauser et al., 2009; Saito et al., 2003)</w:t>
      </w:r>
      <w:r>
        <w:fldChar w:fldCharType="end"/>
      </w:r>
      <w:r>
        <w:t xml:space="preserve">. </w:t>
      </w:r>
      <w:r w:rsidR="002B17EB">
        <w:t xml:space="preserve">Efforts to reconstruct the evolution of trace metal marine chemistry will surely inform how early life and </w:t>
      </w:r>
      <w:r w:rsidR="0045784C">
        <w:t>E</w:t>
      </w:r>
      <w:r w:rsidR="002B17EB">
        <w:t xml:space="preserve">arth evolved as well. </w:t>
      </w:r>
      <w:r w:rsidR="00C7569D">
        <w:t xml:space="preserve"> </w:t>
      </w:r>
    </w:p>
    <w:p w14:paraId="75314A57" w14:textId="1559A72C" w:rsidR="003213BE" w:rsidRDefault="00731907" w:rsidP="00556ED3">
      <w:pPr>
        <w:ind w:firstLine="720"/>
        <w:jc w:val="both"/>
      </w:pPr>
      <w:r>
        <w:t>Understanding the</w:t>
      </w:r>
      <w:r w:rsidR="0071515B">
        <w:t xml:space="preserve"> modern cycling of trace metals is also of</w:t>
      </w:r>
      <w:r w:rsidR="00804A38">
        <w:t xml:space="preserve"> interest to better </w:t>
      </w:r>
      <w:r>
        <w:t>determine their relationship with</w:t>
      </w:r>
      <w:r w:rsidR="00804A38">
        <w:t xml:space="preserve"> the cycling of major elements in the modern ocean</w:t>
      </w:r>
      <w:r w:rsidR="0071515B">
        <w:t xml:space="preserve">. </w:t>
      </w:r>
      <w:r>
        <w:t xml:space="preserve">The </w:t>
      </w:r>
      <w:r w:rsidR="00025F88">
        <w:t>cycling of C, O, N, and other major elements are intertwined with biological process</w:t>
      </w:r>
      <w:commentRangeStart w:id="5"/>
      <w:r w:rsidR="00025F88">
        <w:t>es</w:t>
      </w:r>
      <w:commentRangeEnd w:id="5"/>
      <w:r>
        <w:rPr>
          <w:rStyle w:val="CommentReference"/>
        </w:rPr>
        <w:commentReference w:id="5"/>
      </w:r>
      <w:r w:rsidR="00025F88">
        <w:t xml:space="preserve">. Because many biological processes also require trace metals to function, there is an intrinsic link between the modern cycles of the major elements with the modern cycles of the trace metals. </w:t>
      </w:r>
      <w:r w:rsidR="00C95370">
        <w:t>Therefore, investigations of trace metal marine cycles will</w:t>
      </w:r>
      <w:r w:rsidR="00E056AB">
        <w:t xml:space="preserve"> contribute to our knowledge of greater biogeochemic</w:t>
      </w:r>
      <w:r w:rsidR="0013742A">
        <w:t>al cycles.</w:t>
      </w:r>
    </w:p>
    <w:p w14:paraId="4A87DB88" w14:textId="3D6BEB8F" w:rsidR="009C1F96" w:rsidRDefault="005C3715" w:rsidP="008504AB">
      <w:pPr>
        <w:ind w:firstLine="720"/>
        <w:jc w:val="both"/>
      </w:pPr>
      <w:r>
        <w:t>Here, we focus on Ni,</w:t>
      </w:r>
      <w:r w:rsidR="00556ED3">
        <w:t xml:space="preserve"> a</w:t>
      </w:r>
      <w:r w:rsidR="002646D7">
        <w:t xml:space="preserve">n element </w:t>
      </w:r>
      <w:r w:rsidR="006445F3">
        <w:t xml:space="preserve">whose marine cycling </w:t>
      </w:r>
      <w:r w:rsidR="002646D7">
        <w:t>we know little abo</w:t>
      </w:r>
      <w:r w:rsidR="007A43EC">
        <w:t>ut</w:t>
      </w:r>
      <w:r w:rsidR="002646D7">
        <w:t>, but</w:t>
      </w:r>
      <w:r w:rsidR="006445F3">
        <w:t xml:space="preserve"> </w:t>
      </w:r>
      <w:r w:rsidR="002646D7">
        <w:t>also</w:t>
      </w:r>
      <w:r w:rsidR="007C1505">
        <w:t xml:space="preserve"> </w:t>
      </w:r>
      <w:r w:rsidR="00662E0E">
        <w:t xml:space="preserve">one </w:t>
      </w:r>
      <w:r w:rsidR="007C1505">
        <w:t>that</w:t>
      </w:r>
      <w:r w:rsidR="002646D7">
        <w:t xml:space="preserve"> is a</w:t>
      </w:r>
      <w:r w:rsidR="00556ED3">
        <w:t xml:space="preserve"> bio-essential element for modern</w:t>
      </w:r>
      <w:r w:rsidR="0014494F">
        <w:t xml:space="preserve"> and</w:t>
      </w:r>
      <w:r w:rsidR="006C3F9E">
        <w:t xml:space="preserve"> ancient</w:t>
      </w:r>
      <w:r w:rsidR="00556ED3">
        <w:t xml:space="preserve"> </w:t>
      </w:r>
      <w:r w:rsidR="009C7536">
        <w:t>organisms</w:t>
      </w:r>
      <w:r w:rsidR="002646D7">
        <w:t xml:space="preserve">. </w:t>
      </w:r>
      <w:r w:rsidR="00CD3F60">
        <w:t xml:space="preserve">Nickel is a prime example of how shifts in trace metal marine concentrations can potentially impact </w:t>
      </w:r>
      <w:r w:rsidR="00700923">
        <w:t xml:space="preserve">marine </w:t>
      </w:r>
      <w:r w:rsidR="00CD3F60">
        <w:t xml:space="preserve">life. </w:t>
      </w:r>
      <w:r w:rsidR="008660F0">
        <w:t>A dramatic decrease in Ni seawater concentrations,</w:t>
      </w:r>
      <w:r w:rsidR="00D82541">
        <w:t xml:space="preserve"> interpreted from the BIF rock record, </w:t>
      </w:r>
      <w:r w:rsidR="008660F0">
        <w:t xml:space="preserve">just prior to the GOE is hypothesized to have starved Ni-dependent methanogens, inhibited the production of methane, and </w:t>
      </w:r>
      <w:r w:rsidR="00D82541">
        <w:t>facilitated the GOE</w:t>
      </w:r>
      <w:r w:rsidR="000B5459">
        <w:t xml:space="preserve"> </w:t>
      </w:r>
      <w:commentRangeStart w:id="6"/>
      <w:r w:rsidR="000B5459">
        <w:fldChar w:fldCharType="begin" w:fldLock="1"/>
      </w:r>
      <w:r w:rsidR="0042297B">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mendeley":{"formattedCitation":"(Konhauser et al., 2015, 2009)","plainTextFormattedCitation":"(Konhauser et al., 2015, 2009)","previouslyFormattedCitation":"(Konhauser et al., 2015, 2009)"},"properties":{"noteIndex":0},"schema":"https://github.com/citation-style-language/schema/raw/master/csl-citation.json"}</w:instrText>
      </w:r>
      <w:r w:rsidR="000B5459">
        <w:fldChar w:fldCharType="separate"/>
      </w:r>
      <w:r w:rsidR="000B5459" w:rsidRPr="000B5459">
        <w:rPr>
          <w:noProof/>
        </w:rPr>
        <w:t>(Konhauser et al., 2015, 2009)</w:t>
      </w:r>
      <w:r w:rsidR="000B5459">
        <w:fldChar w:fldCharType="end"/>
      </w:r>
      <w:commentRangeEnd w:id="6"/>
      <w:r w:rsidR="006A600C">
        <w:rPr>
          <w:rStyle w:val="CommentReference"/>
        </w:rPr>
        <w:commentReference w:id="6"/>
      </w:r>
      <w:r w:rsidR="00325AB7">
        <w:t xml:space="preserve">. </w:t>
      </w:r>
      <w:r w:rsidR="00C40811">
        <w:t>In more recent history</w:t>
      </w:r>
      <w:r w:rsidR="005B546E">
        <w:t xml:space="preserve">, Ni may have </w:t>
      </w:r>
      <w:r w:rsidR="006F5745">
        <w:t>exacerbated</w:t>
      </w:r>
      <w:r w:rsidR="005D64ED">
        <w:t xml:space="preserve"> the </w:t>
      </w:r>
      <w:r w:rsidR="00B33D17">
        <w:t>end-Permian</w:t>
      </w:r>
      <w:r w:rsidR="005D64ED">
        <w:t xml:space="preserve"> extinction</w:t>
      </w:r>
      <w:r w:rsidR="00B33D17">
        <w:t>, the largest mass extinction known to date.</w:t>
      </w:r>
      <w:r w:rsidR="005D64ED">
        <w:t xml:space="preserve"> </w:t>
      </w:r>
      <w:r w:rsidR="00BE1BB3">
        <w:t>An increase in marine Ni input to the oceans from the erupt</w:t>
      </w:r>
      <w:r w:rsidR="00B33D17">
        <w:t>ion of the Siberian flood basalts may have caused non-limiting Ni conditions for methanogens</w:t>
      </w:r>
      <w:r w:rsidR="00325AB7">
        <w:t>, promoting marine anoxia</w:t>
      </w:r>
      <w:r w:rsidR="00BE1BB3">
        <w:t xml:space="preserve"> </w:t>
      </w:r>
      <w:r w:rsidR="00BE1BB3">
        <w:fldChar w:fldCharType="begin" w:fldLock="1"/>
      </w:r>
      <w:r w:rsidR="00012697">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rsidR="00BE1BB3">
        <w:fldChar w:fldCharType="separate"/>
      </w:r>
      <w:r w:rsidR="00BE1BB3" w:rsidRPr="00BE1BB3">
        <w:rPr>
          <w:noProof/>
        </w:rPr>
        <w:t>(Rothman et al., 2014)</w:t>
      </w:r>
      <w:r w:rsidR="00BE1BB3">
        <w:fldChar w:fldCharType="end"/>
      </w:r>
      <w:r w:rsidR="00B33D17">
        <w:t xml:space="preserve">. </w:t>
      </w:r>
      <w:r w:rsidR="00012697">
        <w:t xml:space="preserve">In the modern ocean, Ni is an essential component of seven enzymes that regulate the global C, N, and O cycles </w:t>
      </w:r>
      <w:r w:rsidR="00012697">
        <w:fldChar w:fldCharType="begin" w:fldLock="1"/>
      </w:r>
      <w:r w:rsidR="00EE4008">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rsidR="00012697">
        <w:fldChar w:fldCharType="separate"/>
      </w:r>
      <w:r w:rsidR="00012697" w:rsidRPr="00012697">
        <w:rPr>
          <w:noProof/>
        </w:rPr>
        <w:t>(Ragsdale, 2009, 1998)</w:t>
      </w:r>
      <w:r w:rsidR="00012697">
        <w:fldChar w:fldCharType="end"/>
      </w:r>
      <w:r w:rsidR="00012697">
        <w:t xml:space="preserve">. </w:t>
      </w:r>
      <w:r w:rsidR="00E11019">
        <w:t xml:space="preserve">To investigate Ni and its </w:t>
      </w:r>
      <w:r w:rsidR="00FF5B2B">
        <w:t xml:space="preserve">marine </w:t>
      </w:r>
      <w:r w:rsidR="00E11019">
        <w:t xml:space="preserve">evolution overtime, </w:t>
      </w:r>
      <w:r w:rsidR="008504AB">
        <w:t xml:space="preserve">we </w:t>
      </w:r>
      <w:r w:rsidR="00FF5B2B">
        <w:t>require</w:t>
      </w:r>
      <w:r w:rsidR="008504AB">
        <w:t xml:space="preserve"> </w:t>
      </w:r>
      <w:r w:rsidR="00285B98">
        <w:t xml:space="preserve">knowledge of the </w:t>
      </w:r>
      <w:r w:rsidR="00D171F2">
        <w:t xml:space="preserve">processes which </w:t>
      </w:r>
      <w:r w:rsidR="002811A2">
        <w:t>govern</w:t>
      </w:r>
      <w:r w:rsidR="00D171F2">
        <w:t xml:space="preserve"> the marine Ni </w:t>
      </w:r>
      <w:r w:rsidR="00285B98">
        <w:t>in the modern day at the very least</w:t>
      </w:r>
      <w:r w:rsidR="00285B98" w:rsidRPr="00641B6C">
        <w:rPr>
          <w:i/>
          <w:iCs/>
        </w:rPr>
        <w:t xml:space="preserve">. </w:t>
      </w:r>
      <w:r w:rsidR="00F939A4" w:rsidRPr="00641B6C">
        <w:rPr>
          <w:i/>
          <w:iCs/>
        </w:rPr>
        <w:t>The goal of the proposed work is to improve our knowledge of the modern Ni marine cycle</w:t>
      </w:r>
      <w:r w:rsidR="009C7536" w:rsidRPr="00641B6C">
        <w:rPr>
          <w:i/>
          <w:iCs/>
        </w:rPr>
        <w:t xml:space="preserve"> </w:t>
      </w:r>
      <w:r w:rsidR="00F939A4" w:rsidRPr="00641B6C">
        <w:rPr>
          <w:i/>
          <w:iCs/>
        </w:rPr>
        <w:t>and</w:t>
      </w:r>
      <w:r w:rsidR="009C7536" w:rsidRPr="00641B6C">
        <w:rPr>
          <w:i/>
          <w:iCs/>
        </w:rPr>
        <w:t xml:space="preserve"> our ability to interpret changes in Ni marine chemistry from th</w:t>
      </w:r>
      <w:r w:rsidR="00F939A4" w:rsidRPr="00641B6C">
        <w:rPr>
          <w:i/>
          <w:iCs/>
        </w:rPr>
        <w:t>e rock record.</w:t>
      </w:r>
      <w:r w:rsidR="00F939A4">
        <w:t xml:space="preserve"> </w:t>
      </w:r>
    </w:p>
    <w:p w14:paraId="2F74FDC0" w14:textId="5BAC7740" w:rsidR="00E0666A" w:rsidRDefault="00E0666A" w:rsidP="00E0666A">
      <w:pPr>
        <w:pStyle w:val="Heading2"/>
      </w:pPr>
      <w:bookmarkStart w:id="7" w:name="_Toc78741992"/>
      <w:bookmarkStart w:id="8" w:name="_Toc78742108"/>
      <w:r>
        <w:t>Ni</w:t>
      </w:r>
      <w:r w:rsidR="00446D56">
        <w:t>ckel</w:t>
      </w:r>
      <w:r>
        <w:t xml:space="preserve"> </w:t>
      </w:r>
      <w:bookmarkEnd w:id="7"/>
      <w:bookmarkEnd w:id="8"/>
      <w:r w:rsidR="00446D56">
        <w:t>and Biology</w:t>
      </w:r>
    </w:p>
    <w:p w14:paraId="568928F0" w14:textId="571B3120" w:rsidR="00A02C0D" w:rsidRDefault="003C3ECE" w:rsidP="00A02C0D">
      <w:pPr>
        <w:ind w:firstLine="720"/>
        <w:jc w:val="both"/>
      </w:pPr>
      <w:r>
        <w:t>Nickel-enzymes</w:t>
      </w:r>
      <w:r w:rsidR="002E0E4B">
        <w:t xml:space="preserve"> have roles in the C, O, and N cycles.</w:t>
      </w:r>
      <w:r w:rsidR="00A02C0D">
        <w:t xml:space="preserve"> </w:t>
      </w:r>
      <w:r>
        <w:t>For example, Ni-enzymes, urease and Ni-Fe hydrogenase are involved in the N cycle</w:t>
      </w:r>
      <w:r w:rsidR="006C77A9">
        <w:t>.</w:t>
      </w:r>
      <w:r w:rsidR="00CA4F9E">
        <w:t xml:space="preserve"> </w:t>
      </w:r>
      <w:r w:rsidR="003B665A">
        <w:t xml:space="preserve">Urease catalyzes the hydrolysis of urea into ammonia which can then act as source of N for </w:t>
      </w:r>
      <w:r w:rsidR="00575FFD">
        <w:t>marine organisms</w:t>
      </w:r>
      <w:r w:rsidR="003B665A">
        <w:t xml:space="preserve"> </w:t>
      </w:r>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r w:rsidR="003B665A">
        <w:t xml:space="preserve">. </w:t>
      </w:r>
      <w:r w:rsidR="004F467B">
        <w:t>Nickel-</w:t>
      </w:r>
      <w:r w:rsidR="00110CF4">
        <w:t>Fe</w:t>
      </w:r>
      <w:r w:rsidR="00114464">
        <w:t xml:space="preserve"> hydrogenase </w:t>
      </w:r>
      <w:r w:rsidR="00CF29A6">
        <w:t>catalyzes the reversible reduction of protons to hydrogen gas</w:t>
      </w:r>
      <w:r w:rsidR="001344F7">
        <w:t>.</w:t>
      </w:r>
      <w:r w:rsidR="005A7D7A">
        <w:t xml:space="preserve"> </w:t>
      </w:r>
      <w:r w:rsidR="001344F7">
        <w:t>B</w:t>
      </w:r>
      <w:r w:rsidR="005A7D7A">
        <w:t xml:space="preserve">ecause protons </w:t>
      </w:r>
      <w:r w:rsidR="00E77D22">
        <w:t xml:space="preserve">and </w:t>
      </w:r>
      <w:r w:rsidR="005A7D7A">
        <w:t xml:space="preserve">hydrogen gas </w:t>
      </w:r>
      <w:r w:rsidR="00E77D22">
        <w:t xml:space="preserve">are substrates and </w:t>
      </w:r>
      <w:r w:rsidR="005A7D7A">
        <w:t>product</w:t>
      </w:r>
      <w:r w:rsidR="00E77D22">
        <w:t xml:space="preserve">s </w:t>
      </w:r>
      <w:r w:rsidR="005A7D7A">
        <w:t xml:space="preserve">of nitrogen fixation, Ni-Fe hydrogenase can convert the byproduct hydrogen gas back to the usable proton form for continued fixation </w:t>
      </w:r>
      <w:r w:rsidR="005A7D7A">
        <w:fldChar w:fldCharType="begin" w:fldLock="1"/>
      </w:r>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r w:rsidR="005A7D7A">
        <w:fldChar w:fldCharType="end"/>
      </w:r>
      <w:r w:rsidR="005A7D7A">
        <w:t>.</w:t>
      </w:r>
      <w:r w:rsidR="00DB3DB9">
        <w:t xml:space="preserve"> </w:t>
      </w:r>
      <w:r w:rsidR="003B665A">
        <w:t xml:space="preserve">The Ni-enzyme Ni-super oxide dismutase (Ni-SOD) </w:t>
      </w:r>
      <w:r w:rsidR="00A07491">
        <w:t>is related to the O cycle as it converts reactive oxygen species to hydrogen peroxide and oxygen gas.</w:t>
      </w:r>
      <w:r w:rsidR="00FF26A2">
        <w:t xml:space="preserve"> </w:t>
      </w:r>
      <w:r w:rsidR="00AF5939">
        <w:t>Nickel</w:t>
      </w:r>
      <w:r w:rsidR="00580D2B">
        <w:t xml:space="preserve"> is perhaps most </w:t>
      </w:r>
      <w:r w:rsidR="00146805">
        <w:t xml:space="preserve">known for its association </w:t>
      </w:r>
      <w:r w:rsidR="00580D2B">
        <w:t xml:space="preserve">with </w:t>
      </w:r>
      <w:r w:rsidR="00AF5939">
        <w:t xml:space="preserve">the </w:t>
      </w:r>
      <w:r w:rsidR="00C071F3">
        <w:t xml:space="preserve">C cycle. </w:t>
      </w:r>
      <w:r w:rsidR="00CA18D9">
        <w:t>The</w:t>
      </w:r>
      <w:r w:rsidR="002D1C7B">
        <w:t xml:space="preserve"> Ni enzymes methyl coenzyme M reductase</w:t>
      </w:r>
      <w:r w:rsidR="00060CFF">
        <w:t xml:space="preserve"> (MCR)</w:t>
      </w:r>
      <w:r w:rsidR="002D1C7B">
        <w:t xml:space="preserve"> and C</w:t>
      </w:r>
      <w:r w:rsidR="00060CFF">
        <w:t>O dehydrogenase</w:t>
      </w:r>
      <w:r w:rsidR="002D1C7B">
        <w:t xml:space="preserve"> are </w:t>
      </w:r>
      <w:r w:rsidR="00060CFF">
        <w:t>Ni enzymes which produce and 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p>
    <w:p w14:paraId="37D86D30" w14:textId="216D3BE4" w:rsidR="004D5FD5" w:rsidRDefault="004D5FD5" w:rsidP="00A02C0D">
      <w:pPr>
        <w:ind w:firstLine="720"/>
        <w:jc w:val="both"/>
      </w:pPr>
      <w:commentRangeStart w:id="9"/>
      <w:r>
        <w:t>These enzymes do</w:t>
      </w:r>
      <w:r w:rsidR="00C827F5">
        <w:t xml:space="preserve"> not</w:t>
      </w:r>
      <w:r>
        <w:t xml:space="preserve"> exist in a vacuum</w:t>
      </w:r>
      <w:commentRangeEnd w:id="9"/>
      <w:r w:rsidR="006A600C">
        <w:rPr>
          <w:rStyle w:val="CommentReference"/>
        </w:rPr>
        <w:commentReference w:id="9"/>
      </w:r>
      <w:r>
        <w:t xml:space="preserve">; they are produced and used by a variety of modern and ancient organisms. </w:t>
      </w:r>
      <w:r w:rsidR="00215D9E">
        <w:t xml:space="preserve">Diatoms use urease and Ni-superoxide dismutase </w:t>
      </w:r>
      <w:r w:rsidR="00215D9E">
        <w:fldChar w:fldCharType="begin" w:fldLock="1"/>
      </w:r>
      <w:r w:rsidR="00215D9E">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215D9E">
        <w:fldChar w:fldCharType="separate"/>
      </w:r>
      <w:r w:rsidR="00215D9E" w:rsidRPr="00374719">
        <w:rPr>
          <w:noProof/>
        </w:rPr>
        <w:t>(Benoiston et al., 2017; Twining et al., 2012)</w:t>
      </w:r>
      <w:r w:rsidR="00215D9E">
        <w:fldChar w:fldCharType="end"/>
      </w:r>
      <w:r w:rsidR="00215D9E">
        <w:t>.</w:t>
      </w:r>
      <w:r w:rsidR="00760A52">
        <w:t xml:space="preserve"> </w:t>
      </w:r>
      <w:r w:rsidR="00C82B60">
        <w:t>Nickel is found in association with both the</w:t>
      </w:r>
      <w:r w:rsidR="00E60AF5">
        <w:t xml:space="preserve"> internal</w:t>
      </w:r>
      <w:r w:rsidR="00C82B60">
        <w:t xml:space="preserve"> </w:t>
      </w:r>
      <w:r w:rsidR="00E60AF5">
        <w:t>biomass</w:t>
      </w:r>
      <w:r w:rsidR="00C82B60">
        <w:t xml:space="preserve"> and inorganic</w:t>
      </w:r>
      <w:r w:rsidR="00915AFB">
        <w:t xml:space="preserve"> </w:t>
      </w:r>
      <w:r w:rsidR="00C82B60">
        <w:t xml:space="preserve">(frustule) components of diatoms in </w:t>
      </w:r>
      <w:r w:rsidR="00E60AF5">
        <w:t xml:space="preserve">roughly </w:t>
      </w:r>
      <w:r w:rsidR="00C82B60">
        <w:t xml:space="preserve">equal proportions </w:t>
      </w:r>
      <w:r w:rsidR="00C82B60">
        <w:fldChar w:fldCharType="begin" w:fldLock="1"/>
      </w:r>
      <w:r w:rsidR="0025115C">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mendeley":{"formattedCitation":"(Twining et al., 2012)","plainTextFormattedCitation":"(Twining et al., 2012)","previouslyFormattedCitation":"(Twining et al., 2012)"},"properties":{"noteIndex":0},"schema":"https://github.com/citation-style-language/schema/raw/master/csl-citation.json"}</w:instrText>
      </w:r>
      <w:r w:rsidR="00C82B60">
        <w:fldChar w:fldCharType="separate"/>
      </w:r>
      <w:r w:rsidR="00C82B60" w:rsidRPr="00C82B60">
        <w:rPr>
          <w:noProof/>
        </w:rPr>
        <w:t>(Twining et al., 2012)</w:t>
      </w:r>
      <w:r w:rsidR="00C82B60">
        <w:fldChar w:fldCharType="end"/>
      </w:r>
      <w:r w:rsidR="00C82B60">
        <w:t xml:space="preserve">. </w:t>
      </w:r>
      <w:r w:rsidR="00575FFD">
        <w:t xml:space="preserve">Foraminifera use </w:t>
      </w:r>
      <w:r w:rsidR="00CA18D9">
        <w:t>urease</w:t>
      </w:r>
      <w:r w:rsidR="00C827F5">
        <w:t xml:space="preserve"> as well</w:t>
      </w:r>
      <w:r w:rsidR="00606B6E">
        <w:t xml:space="preserve"> which </w:t>
      </w:r>
      <w:r w:rsidR="0025115C">
        <w:t xml:space="preserve">may act as a pH regulator during shell formation </w:t>
      </w:r>
      <w:r w:rsidR="0025115C">
        <w:fldChar w:fldCharType="begin" w:fldLock="1"/>
      </w:r>
      <w:r w:rsidR="00DC33AD">
        <w: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25115C">
        <w:fldChar w:fldCharType="separate"/>
      </w:r>
      <w:r w:rsidR="00DC33AD" w:rsidRPr="00DC33AD">
        <w:rPr>
          <w:noProof/>
        </w:rPr>
        <w:t>(Bachmeier et al., 2002; Munsel et al., 2010; Smith and Goldstein, 2019)</w:t>
      </w:r>
      <w:r w:rsidR="0025115C">
        <w:fldChar w:fldCharType="end"/>
      </w:r>
      <w:r w:rsidR="0025115C">
        <w:t>.</w:t>
      </w:r>
      <w:r w:rsidR="00CA18D9">
        <w:t xml:space="preserve"> </w:t>
      </w:r>
      <w:r w:rsidR="00554D1A">
        <w:t xml:space="preserve">Perhaps because of this close association between urease and shell formation, </w:t>
      </w:r>
      <w:r w:rsidR="00DC33AD">
        <w:t xml:space="preserve">foraminifera incorporate Ni into their tests </w:t>
      </w:r>
      <w:r w:rsidR="00DC33AD">
        <w:fldChar w:fldCharType="begin" w:fldLock="1"/>
      </w:r>
      <w:r w:rsidR="00536837">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Munsel et al., 2010; Smith et al., 2020; Smith and Goldstein, 2019)","plainTextFormattedCitation":"(Munsel et al., 2010; Smith et al., 2020; Smith and Goldstein, 2019)","previouslyFormattedCitation":"(Munsel et al., 2010; Smith et al., 2020; Smith and Goldstein, 2019)"},"properties":{"noteIndex":0},"schema":"https://github.com/citation-style-language/schema/raw/master/csl-citation.json"}</w:instrText>
      </w:r>
      <w:r w:rsidR="00DC33AD">
        <w:fldChar w:fldCharType="separate"/>
      </w:r>
      <w:r w:rsidR="00DC33AD" w:rsidRPr="00DC33AD">
        <w:rPr>
          <w:noProof/>
        </w:rPr>
        <w:t>(Munsel et al., 2010; Smith et al., 2020; Smith and Goldstein, 2019)</w:t>
      </w:r>
      <w:r w:rsidR="00DC33AD">
        <w:fldChar w:fldCharType="end"/>
      </w:r>
      <w:r w:rsidR="00DC33AD">
        <w:t>.</w:t>
      </w:r>
      <w:r w:rsidR="002C1205">
        <w:t xml:space="preserve"> </w:t>
      </w:r>
      <w:r w:rsidR="00536837">
        <w:t>M</w:t>
      </w:r>
      <w:r w:rsidR="002C1205">
        <w:t xml:space="preserve">ethanogens have been shown to have significant Ni </w:t>
      </w:r>
      <w:r w:rsidR="00536837">
        <w:t xml:space="preserve">requirements </w:t>
      </w:r>
      <w:r w:rsidR="00536837">
        <w:fldChar w:fldCharType="begin" w:fldLock="1"/>
      </w:r>
      <w:r w:rsidR="00536837">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instrText>
      </w:r>
      <w:r w:rsidR="00536837">
        <w:fldChar w:fldCharType="separate"/>
      </w:r>
      <w:r w:rsidR="00536837" w:rsidRPr="00536837">
        <w:rPr>
          <w:noProof/>
        </w:rPr>
        <w:t>(Neubeck et al., 2016; Schonheit et al., 1979)</w:t>
      </w:r>
      <w:r w:rsidR="00536837">
        <w:fldChar w:fldCharType="end"/>
      </w:r>
      <w:r w:rsidR="00536837">
        <w:t>. This is not surprising consider Ni enzyme CO dehydrogenase assists in the</w:t>
      </w:r>
      <w:r w:rsidR="002C1205">
        <w:t xml:space="preserve"> assimilation of CO as a carbon source </w:t>
      </w:r>
      <w:r w:rsidR="00536837">
        <w:t xml:space="preserve">for methanogenesis and MCR catalyzes the last step of methanogenesis </w:t>
      </w:r>
      <w:r w:rsidR="00536837">
        <w:fldChar w:fldCharType="begin" w:fldLock="1"/>
      </w:r>
      <w:r w:rsidR="002C2CE1">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mendeley":{"formattedCitation":"(Fuchs and Stupperich, 1986; Ragsdale, 2009)","plainTextFormattedCitation":"(Fuchs and Stupperich, 1986; Ragsdale, 2009)","previouslyFormattedCitation":"(Fuchs and Stupperich, 1986; Ragsdale, 2009)"},"properties":{"noteIndex":0},"schema":"https://github.com/citation-style-language/schema/raw/master/csl-citation.json"}</w:instrText>
      </w:r>
      <w:r w:rsidR="00536837">
        <w:fldChar w:fldCharType="separate"/>
      </w:r>
      <w:r w:rsidR="001A1B51" w:rsidRPr="001A1B51">
        <w:rPr>
          <w:noProof/>
        </w:rPr>
        <w:t>(Fuchs and Stupperich, 1986; Ragsdale, 2009)</w:t>
      </w:r>
      <w:r w:rsidR="00536837">
        <w:fldChar w:fldCharType="end"/>
      </w:r>
      <w:r w:rsidR="00536837">
        <w:t>.</w:t>
      </w:r>
      <w:r w:rsidR="002C1205">
        <w:t xml:space="preserve"> </w:t>
      </w:r>
    </w:p>
    <w:p w14:paraId="0CAAC5A6" w14:textId="3D9EF591" w:rsidR="000F1DBC" w:rsidRDefault="004D2D97" w:rsidP="000F1DBC">
      <w:pPr>
        <w:ind w:firstLine="720"/>
        <w:jc w:val="both"/>
      </w:pPr>
      <w:r>
        <w:t xml:space="preserve">As one might expect, the </w:t>
      </w:r>
      <w:r w:rsidR="00804EEA">
        <w:t>marine concentration of Ni</w:t>
      </w:r>
      <w:r w:rsidR="001A71C3">
        <w:t>, as an essential component of the aforementioned enzymes and a potential toxin</w:t>
      </w:r>
      <w:r w:rsidR="00D61092">
        <w:t>,</w:t>
      </w:r>
      <w:r>
        <w:t xml:space="preserve"> has significant implications for the </w:t>
      </w:r>
      <w:r w:rsidR="00C23653">
        <w:t xml:space="preserve">relative </w:t>
      </w:r>
      <w:r w:rsidR="00EB45C5">
        <w:t>abundance</w:t>
      </w:r>
      <w:r w:rsidR="00C23653">
        <w:t>s</w:t>
      </w:r>
      <w:r>
        <w:t xml:space="preserve"> </w:t>
      </w:r>
      <w:r w:rsidR="00182B47">
        <w:t>of these organisms</w:t>
      </w:r>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w:t>
      </w:r>
      <w:r w:rsidR="00400590">
        <w:t xml:space="preserve">For example, Smith and Goldstein (2019) exposed juvenile benthic foraminifera from </w:t>
      </w:r>
      <w:commentRangeStart w:id="10"/>
      <w:r w:rsidR="00400590">
        <w:t>Little Duck Key</w:t>
      </w:r>
      <w:commentRangeEnd w:id="10"/>
      <w:r w:rsidR="006A600C">
        <w:rPr>
          <w:rStyle w:val="CommentReference"/>
        </w:rPr>
        <w:commentReference w:id="10"/>
      </w:r>
      <w:r w:rsidR="00400590">
        <w:t xml:space="preserve">, Florida and </w:t>
      </w:r>
      <w:r w:rsidR="00400590" w:rsidRPr="00400590">
        <w:t>Sapelo Island, Georgia</w:t>
      </w:r>
      <w:r w:rsidR="00400590">
        <w:t xml:space="preserve"> to varying Ni concentration</w:t>
      </w:r>
      <w:r w:rsidR="00843602">
        <w:t>s</w:t>
      </w:r>
      <w:r w:rsidR="00091AED">
        <w:t xml:space="preserve"> </w:t>
      </w:r>
      <w:r w:rsidR="00F70EC9">
        <w:t>and observed</w:t>
      </w:r>
      <w:r w:rsidR="00400590">
        <w:t xml:space="preserve"> total foraminifera abundance peaked around 125 </w:t>
      </w:r>
      <w:proofErr w:type="spellStart"/>
      <w:r w:rsidR="00400590">
        <w:t>nM</w:t>
      </w:r>
      <w:proofErr w:type="spellEnd"/>
      <w:r w:rsidR="002C2CE1">
        <w:t xml:space="preserve"> (modern ocean concentrations 1-12 </w:t>
      </w:r>
      <w:proofErr w:type="spellStart"/>
      <w:r w:rsidR="002C2CE1">
        <w:t>nM</w:t>
      </w:r>
      <w:proofErr w:type="spellEnd"/>
      <w:r w:rsidR="002C2CE1">
        <w:t>)</w:t>
      </w:r>
      <w:r w:rsidR="00033458">
        <w:t xml:space="preserve">. Past 125 </w:t>
      </w:r>
      <w:proofErr w:type="spellStart"/>
      <w:r w:rsidR="00033458">
        <w:t>nM</w:t>
      </w:r>
      <w:proofErr w:type="spellEnd"/>
      <w:r w:rsidR="00033458">
        <w:t>, there was</w:t>
      </w:r>
      <w:r w:rsidR="00400590">
        <w:t xml:space="preserve"> a steep drop off in abundance and</w:t>
      </w:r>
      <w:r w:rsidR="00F46157">
        <w:t xml:space="preserve"> general</w:t>
      </w:r>
      <w:r w:rsidR="00400590">
        <w:t xml:space="preserve"> increase in shell </w:t>
      </w:r>
      <w:r w:rsidR="00033458">
        <w:t>deformities.</w:t>
      </w:r>
      <w:r w:rsidR="00F46157">
        <w:t xml:space="preserve"> </w:t>
      </w:r>
      <w:r w:rsidR="00315F04">
        <w:t xml:space="preserve">In experiments which </w:t>
      </w:r>
      <w:r w:rsidR="00033458">
        <w:t>added Ni and urea to na</w:t>
      </w:r>
      <w:r w:rsidR="002C2CE1">
        <w:t xml:space="preserve">tural phytoplankton </w:t>
      </w:r>
      <w:r w:rsidR="00B84FF7">
        <w:t>assemblages</w:t>
      </w:r>
      <w:r w:rsidR="002C2CE1">
        <w:t xml:space="preserve"> from Peru and California</w:t>
      </w:r>
      <w:r w:rsidR="00033458">
        <w:t xml:space="preserve">, </w:t>
      </w:r>
      <w:r w:rsidR="002C2CE1">
        <w:t xml:space="preserve">there </w:t>
      </w:r>
      <w:r w:rsidR="00033458">
        <w:t>were</w:t>
      </w:r>
      <w:r w:rsidR="002C2CE1">
        <w:t xml:space="preserve"> increases in growth with increases in Ni and urea</w:t>
      </w:r>
      <w:r w:rsidR="00033458">
        <w:t>,</w:t>
      </w:r>
      <w:r w:rsidR="002C2CE1">
        <w:t xml:space="preserve"> suggesting co-limitation in some of the species tested </w:t>
      </w:r>
      <w:r w:rsidR="002C2CE1">
        <w:fldChar w:fldCharType="begin" w:fldLock="1"/>
      </w:r>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r w:rsidR="002C2CE1">
        <w:fldChar w:fldCharType="end"/>
      </w:r>
      <w:r w:rsidR="002C2CE1">
        <w:t xml:space="preserve">. </w:t>
      </w:r>
      <w:r w:rsidR="00F70EC9">
        <w:t>Early experiments with methanogen species</w:t>
      </w:r>
      <w:r w:rsidR="009F4E7A">
        <w:t xml:space="preserve"> </w:t>
      </w:r>
      <w:proofErr w:type="spellStart"/>
      <w:r w:rsidR="00F70EC9" w:rsidRPr="00F70EC9">
        <w:rPr>
          <w:i/>
          <w:iCs/>
        </w:rPr>
        <w:t>Methanobacterium</w:t>
      </w:r>
      <w:proofErr w:type="spellEnd"/>
      <w:r w:rsidR="00F70EC9" w:rsidRPr="00F70EC9">
        <w:rPr>
          <w:i/>
          <w:iCs/>
        </w:rPr>
        <w:t xml:space="preserve"> </w:t>
      </w:r>
      <w:proofErr w:type="spellStart"/>
      <w:r w:rsidR="00F70EC9" w:rsidRPr="00F70EC9">
        <w:rPr>
          <w:i/>
          <w:iCs/>
        </w:rPr>
        <w:t>thermoautotrophicum</w:t>
      </w:r>
      <w:proofErr w:type="spellEnd"/>
      <w:r w:rsidR="00F70EC9">
        <w:t xml:space="preserve"> found that </w:t>
      </w:r>
      <w:r w:rsidR="009F4E7A">
        <w:t>the abundance of cells was proportional to the amount of Ni added to the medium</w:t>
      </w:r>
      <w:r w:rsidR="007F1A81">
        <w:t xml:space="preserve"> (concentrations test</w:t>
      </w:r>
      <w:r w:rsidR="002B358A">
        <w:t>ed</w:t>
      </w:r>
      <w:r w:rsidR="007F1A81">
        <w:t xml:space="preserve">, ~0 </w:t>
      </w:r>
      <w:proofErr w:type="spellStart"/>
      <w:r w:rsidR="007F1A81">
        <w:t>nM</w:t>
      </w:r>
      <w:proofErr w:type="spellEnd"/>
      <w:r w:rsidR="007F1A81">
        <w:t xml:space="preserve">, 85 </w:t>
      </w:r>
      <w:proofErr w:type="spellStart"/>
      <w:r w:rsidR="007F1A81">
        <w:t>nM</w:t>
      </w:r>
      <w:proofErr w:type="spellEnd"/>
      <w:r w:rsidR="007F1A81">
        <w:t xml:space="preserve">, 1000 </w:t>
      </w:r>
      <w:proofErr w:type="spellStart"/>
      <w:r w:rsidR="007F1A81">
        <w:t>nM</w:t>
      </w:r>
      <w:proofErr w:type="spellEnd"/>
      <w:r w:rsidR="007F1A81">
        <w:t xml:space="preserve">) </w:t>
      </w:r>
      <w:r w:rsidR="00EE4008">
        <w:fldChar w:fldCharType="begin" w:fldLock="1"/>
      </w:r>
      <w:r w:rsidR="00E34751">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rsidR="00EE4008">
        <w:fldChar w:fldCharType="separate"/>
      </w:r>
      <w:r w:rsidR="00EE4008" w:rsidRPr="00EE4008">
        <w:rPr>
          <w:noProof/>
        </w:rPr>
        <w:t>(Schonheit et al., 1979)</w:t>
      </w:r>
      <w:r w:rsidR="00EE4008">
        <w:fldChar w:fldCharType="end"/>
      </w:r>
      <w:r w:rsidR="009F4E7A">
        <w:t>.</w:t>
      </w:r>
      <w:r w:rsidR="00F70EC9">
        <w:t xml:space="preserve"> </w:t>
      </w:r>
      <w:r w:rsidR="00C35A5A">
        <w:t>Clearly, these organisms are highly sensitive to fluctuations in</w:t>
      </w:r>
      <w:r w:rsidR="002B358A">
        <w:t xml:space="preserve"> Ni </w:t>
      </w:r>
      <w:proofErr w:type="spellStart"/>
      <w:r w:rsidR="002B358A">
        <w:t>concenration</w:t>
      </w:r>
      <w:proofErr w:type="spellEnd"/>
      <w:r w:rsidR="00033458">
        <w:t xml:space="preserve"> and</w:t>
      </w:r>
      <w:r w:rsidR="007E335E">
        <w:t xml:space="preserve"> shifts in </w:t>
      </w:r>
      <w:r w:rsidR="002B358A">
        <w:t xml:space="preserve">Ni </w:t>
      </w:r>
      <w:r w:rsidR="00BA136E">
        <w:t>concentration</w:t>
      </w:r>
      <w:r w:rsidR="007E335E">
        <w:t xml:space="preserve"> over time would impact the diversity and abundance of organisms</w:t>
      </w:r>
      <w:r w:rsidR="008D4AD6">
        <w:t>.</w:t>
      </w:r>
      <w:r w:rsidR="00C35A5A">
        <w:t xml:space="preserve"> </w:t>
      </w:r>
    </w:p>
    <w:p w14:paraId="1E7B053D" w14:textId="6C167773" w:rsidR="00556ED3" w:rsidRDefault="00732580" w:rsidP="00556ED3">
      <w:pPr>
        <w:ind w:firstLine="720"/>
        <w:jc w:val="both"/>
      </w:pPr>
      <w:commentRangeStart w:id="11"/>
      <w:commentRangeStart w:id="12"/>
      <w:r>
        <w:t>Unsurprisingly</w:t>
      </w:r>
      <w:r w:rsidR="00A3281F">
        <w:t xml:space="preserve">, Ni </w:t>
      </w:r>
      <w:commentRangeEnd w:id="11"/>
      <w:r w:rsidR="00446D56">
        <w:rPr>
          <w:rStyle w:val="CommentReference"/>
        </w:rPr>
        <w:commentReference w:id="11"/>
      </w:r>
      <w:commentRangeEnd w:id="12"/>
      <w:r w:rsidR="00BF767A">
        <w:rPr>
          <w:rStyle w:val="CommentReference"/>
        </w:rPr>
        <w:commentReference w:id="12"/>
      </w:r>
      <w:r w:rsidR="00A3281F">
        <w:t xml:space="preserve">has a nutrient like depth profile </w:t>
      </w:r>
      <w:r w:rsidR="00244EBC">
        <w:t xml:space="preserve">meaning it is depleted in the surface waters (~2nM) and </w:t>
      </w:r>
      <w:r w:rsidR="00BA136E">
        <w:t>enriched</w:t>
      </w:r>
      <w:r w:rsidR="00244EBC">
        <w:t xml:space="preserve"> in the deep</w:t>
      </w:r>
      <w:ins w:id="13" w:author="Laura W" w:date="2021-08-25T10:10:00Z">
        <w:r w:rsidR="00BF767A">
          <w:t xml:space="preserve"> </w:t>
        </w:r>
      </w:ins>
      <w:r w:rsidR="00244EBC">
        <w:t>water (9-12nM)</w:t>
      </w:r>
      <w:r w:rsidR="00BA136E">
        <w:t xml:space="preserve"> </w:t>
      </w:r>
      <w:r w:rsidR="00BA136E">
        <w:fldChar w:fldCharType="begin" w:fldLock="1"/>
      </w:r>
      <w:r w:rsidR="00BC256C">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Cameron and Vance, 2014; Sclater et al., 1976; Yang et al., 2020)","manualFormatting":"(e.g., Archer et al., 2020; Cameron and Vance, 2014; Sclater et al., 1976; Yang et al., 2020)","plainTextFormattedCitation":"(Archer et al., 2020; Cameron and Vance, 2014; Sclater et al., 1976; Yang et al., 2020)","previouslyFormattedCitation":"(Archer et al., 2020; Cameron and Vance, 2014; Sclater et al., 1976; Yang et al., 2020)"},"properties":{"noteIndex":0},"schema":"https://github.com/citation-style-language/schema/raw/master/csl-citation.json"}</w:instrText>
      </w:r>
      <w:r w:rsidR="00BA136E">
        <w:fldChar w:fldCharType="separate"/>
      </w:r>
      <w:r w:rsidR="00BA136E" w:rsidRPr="00BA136E">
        <w:rPr>
          <w:noProof/>
        </w:rPr>
        <w:t>(</w:t>
      </w:r>
      <w:r w:rsidR="00BA136E" w:rsidRPr="00BA136E">
        <w:rPr>
          <w:i/>
          <w:iCs/>
          <w:noProof/>
        </w:rPr>
        <w:t>e.g.,</w:t>
      </w:r>
      <w:r w:rsidR="00BA136E">
        <w:rPr>
          <w:noProof/>
        </w:rPr>
        <w:t xml:space="preserve"> </w:t>
      </w:r>
      <w:r w:rsidR="00BA136E" w:rsidRPr="00BA136E">
        <w:rPr>
          <w:noProof/>
        </w:rPr>
        <w:t>Archer et al., 2020; Cameron and Vance, 2014; Sclater et al., 1976; Yang et al., 2020)</w:t>
      </w:r>
      <w:r w:rsidR="00BA136E">
        <w:fldChar w:fldCharType="end"/>
      </w:r>
      <w:r w:rsidR="00BA136E">
        <w:t>.</w:t>
      </w:r>
      <w:r w:rsidR="00A3281F">
        <w:t xml:space="preserve"> </w:t>
      </w:r>
      <w:commentRangeStart w:id="14"/>
      <w:r>
        <w:t xml:space="preserve">Nickel </w:t>
      </w:r>
      <w:r w:rsidR="00B766AD">
        <w:t xml:space="preserve">regeneration is </w:t>
      </w:r>
      <w:r w:rsidR="00A3281F">
        <w:t>associated with P regeneration in</w:t>
      </w:r>
      <w:r w:rsidR="006C73BD">
        <w:t xml:space="preserve"> surface</w:t>
      </w:r>
      <w:r w:rsidR="00A3281F">
        <w:t xml:space="preserve"> waters (</w:t>
      </w:r>
      <w:r w:rsidR="006C73BD" w:rsidRPr="006C73BD">
        <w:rPr>
          <w:i/>
          <w:iCs/>
        </w:rPr>
        <w:t>i.e.,</w:t>
      </w:r>
      <w:r w:rsidR="006C73BD">
        <w:t xml:space="preserve"> </w:t>
      </w:r>
      <w:r w:rsidR="00A3281F">
        <w:t xml:space="preserve">associated with </w:t>
      </w:r>
      <w:r w:rsidR="00717864">
        <w:t>internal biomass</w:t>
      </w:r>
      <w:r w:rsidR="00A3281F">
        <w:t>) and then associated with Si regeneration in deep waters (</w:t>
      </w:r>
      <w:r w:rsidR="00A3281F" w:rsidRPr="00771C76">
        <w:rPr>
          <w:i/>
          <w:iCs/>
        </w:rPr>
        <w:t>i.e.,</w:t>
      </w:r>
      <w:r w:rsidR="00A3281F">
        <w:t xml:space="preserve"> association with the biological hard parts) </w:t>
      </w:r>
      <w:r w:rsidR="00A3281F">
        <w:fldChar w:fldCharType="begin" w:fldLock="1"/>
      </w:r>
      <w:r w:rsidR="00FF3E39">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3281F">
        <w:fldChar w:fldCharType="separate"/>
      </w:r>
      <w:r w:rsidR="00A34581" w:rsidRPr="00A34581">
        <w:rPr>
          <w:noProof/>
        </w:rPr>
        <w:t>(Archer et al., 2020; Bruland, 1980; Sclater et al., 1976; Twining et al., 2012)</w:t>
      </w:r>
      <w:r w:rsidR="00A3281F">
        <w:fldChar w:fldCharType="end"/>
      </w:r>
      <w:commentRangeEnd w:id="14"/>
      <w:r w:rsidR="00BF767A">
        <w:rPr>
          <w:rStyle w:val="CommentReference"/>
        </w:rPr>
        <w:commentReference w:id="14"/>
      </w:r>
      <w:r w:rsidR="00A3281F">
        <w:t xml:space="preserve">. </w:t>
      </w:r>
      <w:r w:rsidR="003E2887">
        <w:t xml:space="preserve">Nickel has a residence time between 10 to 30 </w:t>
      </w:r>
      <w:proofErr w:type="spellStart"/>
      <w:r w:rsidR="003E2887">
        <w:t>kyr</w:t>
      </w:r>
      <w:proofErr w:type="spellEnd"/>
      <w:r w:rsidR="003E2887">
        <w:t xml:space="preserve"> </w:t>
      </w:r>
      <w:r w:rsidR="003E2887">
        <w:fldChar w:fldCharType="begin" w:fldLock="1"/>
      </w:r>
      <w:r w:rsidR="003E288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rsidR="003E2887">
        <w:fldChar w:fldCharType="separate"/>
      </w:r>
      <w:r w:rsidR="003E2887" w:rsidRPr="00E71F2F">
        <w:rPr>
          <w:noProof/>
        </w:rPr>
        <w:t>(Cameron and Vance, 2014; Little et al., 2020; Sclater et al., 1976)</w:t>
      </w:r>
      <w:r w:rsidR="003E2887">
        <w:fldChar w:fldCharType="end"/>
      </w:r>
      <w:r w:rsidR="003E2887">
        <w:t xml:space="preserve">. </w:t>
      </w:r>
      <w:r w:rsidR="00F0543D">
        <w:t>Because Ni is not fully depleted in surface waters, it was believed that</w:t>
      </w:r>
      <w:r w:rsidR="004C672C">
        <w:t xml:space="preserve"> seawater Ni concentrations were</w:t>
      </w:r>
      <w:r w:rsidR="00F0543D">
        <w:t xml:space="preserve"> biologically nonlimiting, but recent studies suggest that the remaining surface water Ni is simply not bioavailable </w:t>
      </w:r>
      <w:r w:rsidR="00F0543D">
        <w:fldChar w:fldCharType="begin" w:fldLock="1"/>
      </w:r>
      <w:r w:rsidR="00421902">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manualFormatting":"(e.g., 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w:t>
      </w:r>
      <w:r w:rsidR="00421902" w:rsidRPr="00421902">
        <w:rPr>
          <w:i/>
          <w:iCs/>
          <w:noProof/>
        </w:rPr>
        <w:t xml:space="preserve">e.g., </w:t>
      </w:r>
      <w:r w:rsidR="00F0543D" w:rsidRPr="00FE235F">
        <w:rPr>
          <w:noProof/>
        </w:rPr>
        <w:t>Dupont et al., 2010)</w:t>
      </w:r>
      <w:r w:rsidR="00F0543D">
        <w:fldChar w:fldCharType="end"/>
      </w:r>
      <w:r w:rsidR="00F0543D">
        <w:t>.</w:t>
      </w:r>
      <w:r w:rsidR="00144286">
        <w:t xml:space="preserve"> </w:t>
      </w:r>
      <w:r w:rsidR="00B82981">
        <w:t xml:space="preserve">This unavailable fraction of Ni could be organically complexed. </w:t>
      </w:r>
      <w:r w:rsidR="00CE32E5">
        <w:t>Past e</w:t>
      </w:r>
      <w:r w:rsidR="00144286">
        <w:t xml:space="preserve">quilibrium speciation calculations </w:t>
      </w:r>
      <w:r w:rsidR="00CE32E5">
        <w:t xml:space="preserve">have focused on </w:t>
      </w:r>
      <w:r w:rsidR="00144286">
        <w:t xml:space="preserve">inorganic ligands </w:t>
      </w:r>
      <w:r w:rsidR="00CE32E5">
        <w:t xml:space="preserve">and suggest, </w:t>
      </w:r>
      <w:r w:rsidR="00144286">
        <w:t>in seawater at pH 8.2</w:t>
      </w:r>
      <w:r w:rsidR="00CE32E5">
        <w:t>,</w:t>
      </w:r>
      <w:r w:rsidR="00144286">
        <w:t xml:space="preserve"> Ni primarily exists as a free ion (47%) with most of the remaining fraction complexed with Cl or CO</w:t>
      </w:r>
      <w:r w:rsidR="00144286">
        <w:rPr>
          <w:vertAlign w:val="subscript"/>
        </w:rPr>
        <w:t>3</w:t>
      </w:r>
      <w:r w:rsidR="00144286">
        <w:t xml:space="preserve"> (34</w:t>
      </w:r>
      <w:r w:rsidR="00E80BA2">
        <w:t>%</w:t>
      </w:r>
      <w:r w:rsidR="00144286">
        <w:t xml:space="preserve"> and 14%, respectively) </w:t>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r w:rsidR="00CE32E5">
        <w:t>However, the degree of complexation with organic ligands</w:t>
      </w:r>
      <w:r w:rsidR="00E34751">
        <w:t xml:space="preserve"> is poorly constrained between 1-90% </w:t>
      </w:r>
      <w:r w:rsidR="00B8386C">
        <w:fldChar w:fldCharType="begin" w:fldLock="1"/>
      </w:r>
      <w:r w:rsidR="00E71F2F">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rsidR="00B8386C">
        <w:fldChar w:fldCharType="separate"/>
      </w:r>
      <w:r w:rsidR="00E34751" w:rsidRPr="00E34751">
        <w:rPr>
          <w:noProof/>
        </w:rPr>
        <w:t>(Horner et al., 2021</w:t>
      </w:r>
      <w:r w:rsidR="00E34751">
        <w:rPr>
          <w:noProof/>
        </w:rPr>
        <w:t xml:space="preserve"> and references therein</w:t>
      </w:r>
      <w:r w:rsidR="00E34751" w:rsidRPr="00E34751">
        <w:rPr>
          <w:noProof/>
        </w:rPr>
        <w:t>; Turner and Martino, 2006)</w:t>
      </w:r>
      <w:r w:rsidR="00B8386C">
        <w:fldChar w:fldCharType="end"/>
      </w:r>
      <w:r w:rsidR="00B8386C">
        <w:t xml:space="preserve">. </w:t>
      </w:r>
    </w:p>
    <w:p w14:paraId="48AF4873" w14:textId="0EC37F6E" w:rsidR="00920BEC" w:rsidRDefault="00920BEC" w:rsidP="00920BEC">
      <w:pPr>
        <w:pStyle w:val="Heading2"/>
      </w:pPr>
      <w:bookmarkStart w:id="15" w:name="_Toc78742109"/>
      <w:r>
        <w:t>The Apparent Modern Marine Ni Mass Imbalance</w:t>
      </w:r>
      <w:bookmarkEnd w:id="15"/>
    </w:p>
    <w:p w14:paraId="1FC52257" w14:textId="101C3278" w:rsidR="00C454D6" w:rsidRDefault="00556ED3" w:rsidP="005F0967">
      <w:pPr>
        <w:spacing w:after="0" w:line="240" w:lineRule="auto"/>
        <w:ind w:firstLine="720"/>
        <w:contextualSpacing/>
        <w:jc w:val="both"/>
      </w:pPr>
      <w:r w:rsidRPr="00BE6F09">
        <w:rPr>
          <w:color w:val="000000"/>
        </w:rPr>
        <w:t xml:space="preserve">Despite Ni’s biogeochemical importance, we have a poor </w:t>
      </w:r>
      <w:commentRangeStart w:id="16"/>
      <w:r w:rsidRPr="00BE6F09">
        <w:rPr>
          <w:color w:val="000000"/>
        </w:rPr>
        <w:t xml:space="preserve">understanding </w:t>
      </w:r>
      <w:commentRangeEnd w:id="16"/>
      <w:r w:rsidR="00BF767A">
        <w:rPr>
          <w:rStyle w:val="CommentReference"/>
        </w:rPr>
        <w:commentReference w:id="16"/>
      </w:r>
      <w:r w:rsidRPr="00BE6F09">
        <w:rPr>
          <w:color w:val="000000"/>
        </w:rPr>
        <w:t>of its marine cycling</w:t>
      </w:r>
      <w:r>
        <w:rPr>
          <w:color w:val="000000"/>
        </w:rPr>
        <w:t>,</w:t>
      </w:r>
      <w:r w:rsidRPr="00BE6F09">
        <w:rPr>
          <w:color w:val="000000"/>
        </w:rPr>
        <w:t xml:space="preserve"> </w:t>
      </w:r>
      <w:r>
        <w:rPr>
          <w:color w:val="000000"/>
        </w:rPr>
        <w:t>even in the modern oceans</w:t>
      </w:r>
      <w:r w:rsidR="00B84FF7">
        <w:rPr>
          <w:color w:val="000000"/>
        </w:rPr>
        <w:t xml:space="preserve">. This </w:t>
      </w:r>
      <w:r w:rsidR="00530ACF">
        <w:rPr>
          <w:color w:val="000000"/>
        </w:rPr>
        <w:t xml:space="preserve">perhaps </w:t>
      </w:r>
      <w:r w:rsidR="00B84FF7">
        <w:rPr>
          <w:color w:val="000000"/>
        </w:rPr>
        <w:t xml:space="preserve">is best evidenced by attempts </w:t>
      </w:r>
      <w:r w:rsidR="00421902">
        <w:rPr>
          <w:color w:val="000000"/>
        </w:rPr>
        <w:t>to construct a</w:t>
      </w:r>
      <w:r w:rsidR="000C2627">
        <w:rPr>
          <w:color w:val="000000"/>
        </w:rPr>
        <w:t xml:space="preserve"> modern</w:t>
      </w:r>
      <w:r w:rsidR="00B84FF7">
        <w:rPr>
          <w:color w:val="000000"/>
        </w:rPr>
        <w:t xml:space="preserve"> Ni marine budget.</w:t>
      </w:r>
      <w:r w:rsidR="007628EE">
        <w:rPr>
          <w:color w:val="000000"/>
        </w:rPr>
        <w:t xml:space="preserve"> </w:t>
      </w:r>
      <w:r w:rsidR="00BC256C">
        <w:rPr>
          <w:color w:val="000000"/>
        </w:rPr>
        <w:fldChar w:fldCharType="begin" w:fldLock="1"/>
      </w:r>
      <w:r w:rsidR="005554A9">
        <w:rPr>
          <w:color w:val="000000"/>
        </w:rP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manualFormatting":"Krishnaswami, (1976)","plainTextFormattedCitation":"(Krishnaswami, 1976)","previouslyFormattedCitation":"(Krishnaswami, 1976)"},"properties":{"noteIndex":0},"schema":"https://github.com/citation-style-language/schema/raw/master/csl-citation.json"}</w:instrText>
      </w:r>
      <w:r w:rsidR="00BC256C">
        <w:rPr>
          <w:color w:val="000000"/>
        </w:rPr>
        <w:fldChar w:fldCharType="separate"/>
      </w:r>
      <w:r w:rsidR="00BC256C" w:rsidRPr="00BC256C">
        <w:rPr>
          <w:noProof/>
          <w:color w:val="000000"/>
        </w:rPr>
        <w:t xml:space="preserve">Krishnaswami, </w:t>
      </w:r>
      <w:r w:rsidR="00BC256C">
        <w:rPr>
          <w:noProof/>
          <w:color w:val="000000"/>
        </w:rPr>
        <w:t>(</w:t>
      </w:r>
      <w:r w:rsidR="00BC256C" w:rsidRPr="00BC256C">
        <w:rPr>
          <w:noProof/>
          <w:color w:val="000000"/>
        </w:rPr>
        <w:t>1976)</w:t>
      </w:r>
      <w:r w:rsidR="00BC256C">
        <w:rPr>
          <w:color w:val="000000"/>
        </w:rPr>
        <w:fldChar w:fldCharType="end"/>
      </w:r>
      <w:r w:rsidR="00BC256C">
        <w:rPr>
          <w:color w:val="000000"/>
        </w:rPr>
        <w:t xml:space="preserve"> </w:t>
      </w:r>
      <w:r w:rsidR="00142614">
        <w:rPr>
          <w:color w:val="000000"/>
        </w:rPr>
        <w:t xml:space="preserve">first identified a massive imbalance; </w:t>
      </w:r>
      <w:r w:rsidR="00DB319C">
        <w:rPr>
          <w:color w:val="000000"/>
        </w:rPr>
        <w:t>their</w:t>
      </w:r>
      <w:r w:rsidR="00142614">
        <w:rPr>
          <w:color w:val="000000"/>
        </w:rPr>
        <w:t xml:space="preserve"> calculations suggested that </w:t>
      </w:r>
      <w:r w:rsidR="000C2627">
        <w:rPr>
          <w:color w:val="000000"/>
        </w:rPr>
        <w:t xml:space="preserve">a single </w:t>
      </w:r>
      <w:r w:rsidR="00142614">
        <w:rPr>
          <w:color w:val="000000"/>
        </w:rPr>
        <w:t xml:space="preserve">output </w:t>
      </w:r>
      <w:r w:rsidR="000C2627">
        <w:rPr>
          <w:color w:val="000000"/>
        </w:rPr>
        <w:t>had a flux</w:t>
      </w:r>
      <w:r w:rsidR="00142614">
        <w:rPr>
          <w:color w:val="000000"/>
        </w:rPr>
        <w:t xml:space="preserve"> three times greater than the </w:t>
      </w:r>
      <w:r w:rsidR="00BC256C">
        <w:rPr>
          <w:color w:val="000000"/>
        </w:rPr>
        <w:t>inputs</w:t>
      </w:r>
      <w:r w:rsidR="00142614">
        <w:rPr>
          <w:color w:val="000000"/>
        </w:rPr>
        <w:t xml:space="preserve">. </w:t>
      </w:r>
      <w:r w:rsidR="00CB19F6">
        <w:t>If this were true, the ocean would be rapidly depleted in Ni</w:t>
      </w:r>
      <w:r w:rsidR="00A412C0">
        <w:t>.</w:t>
      </w:r>
      <w:r w:rsidR="00CB19F6">
        <w:t xml:space="preserve"> </w:t>
      </w:r>
      <w:r w:rsidR="00E71F2F">
        <w:t>T</w:t>
      </w:r>
      <w:r w:rsidR="00CB19F6">
        <w:t xml:space="preserve">here is no evidence for such </w:t>
      </w:r>
      <w:r w:rsidR="00E71F2F">
        <w:t xml:space="preserve">extreme </w:t>
      </w:r>
      <w:r w:rsidR="00CB19F6">
        <w:t>deviation from steady</w:t>
      </w:r>
      <w:r w:rsidR="00AA4EB2">
        <w:t xml:space="preserve"> state</w:t>
      </w:r>
      <w:r w:rsidR="00CB19F6">
        <w:t>. However, i</w:t>
      </w:r>
      <w:r>
        <w:t>n the several decades that have followed</w:t>
      </w:r>
      <w:r w:rsidR="00A23D81">
        <w:t xml:space="preserve"> this </w:t>
      </w:r>
      <w:r w:rsidR="00BC256C">
        <w:t>conclusion</w:t>
      </w:r>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r w:rsidR="00CB19F6">
        <w:rPr>
          <w:color w:val="000000"/>
        </w:rPr>
        <w:t xml:space="preserve"> </w:t>
      </w:r>
      <w:commentRangeStart w:id="17"/>
      <w:r w:rsidR="000F7F24">
        <w:t xml:space="preserve">To investigate </w:t>
      </w:r>
      <w:r w:rsidR="009E50B2">
        <w:t xml:space="preserve">what might be causing the perceived </w:t>
      </w:r>
      <w:r w:rsidR="000F7F24">
        <w:t xml:space="preserve">imbalance, </w:t>
      </w:r>
      <w:r w:rsidR="00960B5E">
        <w:t xml:space="preserve">we can examine </w:t>
      </w:r>
      <w:r w:rsidR="005F0967">
        <w:t>the methods used to calculate the fluxes and their associated uncertainties.</w:t>
      </w:r>
      <w:commentRangeEnd w:id="17"/>
      <w:r w:rsidR="005F0967">
        <w:rPr>
          <w:rStyle w:val="CommentReference"/>
        </w:rPr>
        <w:commentReference w:id="17"/>
      </w:r>
    </w:p>
    <w:p w14:paraId="5128BB9B" w14:textId="77777777" w:rsidR="00A12A0F" w:rsidRDefault="00A12A0F" w:rsidP="008E3EE2">
      <w:pPr>
        <w:pStyle w:val="Heading2"/>
      </w:pPr>
      <w:bookmarkStart w:id="18" w:name="_Toc78741994"/>
      <w:bookmarkStart w:id="19" w:name="_Toc78742110"/>
      <w:r w:rsidRPr="00B62509">
        <w:t>Inputs</w:t>
      </w:r>
      <w:bookmarkEnd w:id="18"/>
      <w:bookmarkEnd w:id="19"/>
    </w:p>
    <w:p w14:paraId="49EBF0F9" w14:textId="77777777" w:rsidR="00BD7F97" w:rsidRDefault="00A12A0F" w:rsidP="00F8651F">
      <w:pPr>
        <w:pStyle w:val="Heading4"/>
      </w:pPr>
      <w:r>
        <w:t>Dust</w:t>
      </w:r>
    </w:p>
    <w:p w14:paraId="2174C2E3" w14:textId="692ECB49" w:rsidR="00A12A0F" w:rsidRPr="00636C0B" w:rsidRDefault="00773CBD" w:rsidP="009E7278">
      <w:pPr>
        <w:spacing w:after="0"/>
        <w:ind w:firstLine="720"/>
        <w:jc w:val="both"/>
        <w:textAlignment w:val="baseline"/>
      </w:pPr>
      <w:r>
        <w:t xml:space="preserve">Dust </w:t>
      </w:r>
      <w:r w:rsidR="005554A9">
        <w:t>can be</w:t>
      </w:r>
      <w:r>
        <w:t xml:space="preserve"> a significant source </w:t>
      </w:r>
      <w:r w:rsidR="005554A9">
        <w:t xml:space="preserve">in specific regions </w:t>
      </w:r>
      <w:r>
        <w:t>for other metals (e.g., Fe</w:t>
      </w:r>
      <w:r w:rsidR="005554A9">
        <w:t xml:space="preserve">; </w:t>
      </w:r>
      <w:r w:rsidR="005554A9">
        <w:fldChar w:fldCharType="begin" w:fldLock="1"/>
      </w:r>
      <w:r w:rsidR="008569F6">
        <w:instrText>ADDIN CSL_CITATION {"citationItems":[{"id":"ITEM-1","itemData":{"DOI":"10.1002/gbc.20056","ISSN":"08866236","abstract":"Dissolved iron (dFe) distributions and atmospheric and vertical subduction fluxes of dFe were determined in the upper water column for two meridional transects of the Atlantic Ocean. The data demonstrate the disparity between the iron biogeochemistry of the North and South Atlantic Ocean and show well-defined gradients of size fractionated iron species in surface waters between geographic provinces. The highest dFe and lowest mixed layer residence times (0.4-2.5 years) were found in the northern tropical and subtropical regions. In contrast, the South Atlantic Gyre had lower dFe concentrations (&lt;0.4 nM) and much longer residence times (&gt;5 years), presumably due to lower atmospheric inputs and more efficient biological recycling of iron in this region. Vertical input fluxes of dFe to surface waters ranged from 20 to 170 nmol m-2 d-1 in the North Atlantic and tropical provinces, whereas average fluxes of 6-13 nmol m-2 d-1 were estimated for the South Atlantic. Our estimates showed that the variable dFe distribution over the surface Atlantic (&lt;0.1-2.0 nM) predominantly reflected atmospheric Fe deposition fluxes (&gt;50% of total vertical Fe flux to surface waters) rather than upwelling or vertical mixing. This demonstrates the strength of the connection between land-derived atmospheric Fe fluxes and the biological cycling of carbon and nitrogen in the Atlantic Ocean. ©2013. American Geophysical Union. All Rights Reserved.","author":[{"dropping-particle":"","family":"Ussher","given":"Simon J.","non-dropping-particle":"","parse-names":false,"suffix":""},{"dropping-particle":"","family":"Achterberg","given":"Eric P.","non-dropping-particle":"","parse-names":false,"suffix":""},{"dropping-particle":"","family":"Powell","given":"Claire","non-dropping-particle":"","parse-names":false,"suffix":""},{"dropping-particle":"","family":"Baker","given":"Alex R.","non-dropping-particle":"","parse-names":false,"suffix":""},{"dropping-particle":"","family":"Jickells","given":"Tim D.","non-dropping-particle":"","parse-names":false,"suffix":""},{"dropping-particle":"","family":"Torres","given":"Ricardo","non-dropping-particle":"","parse-names":false,"suffix":""},{"dropping-particle":"","family":"Worsfold","given":"Paul J.","non-dropping-particle":"","parse-names":false,"suffix":""}],"container-title":"Global Biogeochemical Cycles","id":"ITEM-1","issue":"4","issued":{"date-parts":[["2013"]]},"page":"1096-1107","title":"Impact of atmospheric deposition on the contrasting iron biogeochemistry of the North and South Atlantic Ocean","type":"article-journal","volume":"27"},"uris":["http://www.mendeley.com/documents/?uuid=7d5442c0-2974-47d4-994c-5d4bdb3ec516"]}],"mendeley":{"formattedCitation":"(Ussher et al., 2013)","manualFormatting":"Ussher et al. (2013)","plainTextFormattedCitation":"(Ussher et al., 2013)","previouslyFormattedCitation":"(Ussher et al., 2013)"},"properties":{"noteIndex":0},"schema":"https://github.com/citation-style-language/schema/raw/master/csl-citation.json"}</w:instrText>
      </w:r>
      <w:r w:rsidR="005554A9">
        <w:fldChar w:fldCharType="separate"/>
      </w:r>
      <w:r w:rsidR="005554A9" w:rsidRPr="005554A9">
        <w:rPr>
          <w:noProof/>
        </w:rPr>
        <w:t xml:space="preserve">Ussher et al. </w:t>
      </w:r>
      <w:r w:rsidR="005554A9">
        <w:rPr>
          <w:noProof/>
        </w:rPr>
        <w:t>(</w:t>
      </w:r>
      <w:r w:rsidR="005554A9" w:rsidRPr="005554A9">
        <w:rPr>
          <w:noProof/>
        </w:rPr>
        <w:t>2013)</w:t>
      </w:r>
      <w:r w:rsidR="005554A9">
        <w:fldChar w:fldCharType="end"/>
      </w:r>
      <w:r>
        <w:t>)</w:t>
      </w:r>
      <w:r w:rsidR="00B64EC9">
        <w:t>, but</w:t>
      </w:r>
      <w:r w:rsidR="00771AFB">
        <w:t xml:space="preserve">, when </w:t>
      </w:r>
      <w:r>
        <w:t>assessed as a source of Ni</w:t>
      </w:r>
      <w:r w:rsidR="00BD7555">
        <w:t>, has been</w:t>
      </w:r>
      <w:r>
        <w:t xml:space="preserve"> found to be</w:t>
      </w:r>
      <w:r w:rsidR="00DE4A57">
        <w:t xml:space="preserve"> </w:t>
      </w:r>
      <w:r w:rsidR="006628AA">
        <w:t>quite</w:t>
      </w:r>
      <w:r w:rsidR="00DE4A57">
        <w:t xml:space="preserve"> </w:t>
      </w:r>
      <w:commentRangeStart w:id="20"/>
      <w:r w:rsidR="00DE4A57">
        <w:t>small</w:t>
      </w:r>
      <w:commentRangeEnd w:id="20"/>
      <w:r w:rsidR="00ED535D">
        <w:rPr>
          <w:rStyle w:val="CommentReference"/>
        </w:rPr>
        <w:commentReference w:id="20"/>
      </w:r>
      <w:r>
        <w:t xml:space="preserve">. </w:t>
      </w:r>
      <w:r w:rsidR="00A25EB6">
        <w:t xml:space="preserve">Others have estimated the flux of Ni from dust primarily </w:t>
      </w:r>
      <w:r w:rsidR="00976A7B">
        <w:t>by multiplying the</w:t>
      </w:r>
      <w:r w:rsidR="00A12A0F">
        <w:t xml:space="preserve"> yearly deposition of dust, the average concentration of Ni in dust, and the percent of Ni which ultimately dissolves in the ocean. An estimated 450 </w:t>
      </w:r>
      <w:proofErr w:type="spellStart"/>
      <w:r w:rsidR="00A12A0F">
        <w:t>Tg</w:t>
      </w:r>
      <w:proofErr w:type="spellEnd"/>
      <w:r w:rsidR="00A12A0F">
        <w:t xml:space="preserve"> of dust is deposited in the ocean every year </w:t>
      </w:r>
      <w:commentRangeStart w:id="21"/>
      <w:r w:rsidR="00A12A0F">
        <w:fldChar w:fldCharType="begin" w:fldLock="1"/>
      </w:r>
      <w:r w:rsidR="00A12A0F">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A12A0F">
        <w:fldChar w:fldCharType="separate"/>
      </w:r>
      <w:r w:rsidR="00A12A0F" w:rsidRPr="00626BC5">
        <w:rPr>
          <w:noProof/>
        </w:rPr>
        <w:t>(Jickells et al., 2005</w:t>
      </w:r>
      <w:r w:rsidR="00A12A0F">
        <w:rPr>
          <w:noProof/>
        </w:rPr>
        <w:t xml:space="preserve"> and references therein</w:t>
      </w:r>
      <w:r w:rsidR="00A12A0F" w:rsidRPr="00626BC5">
        <w:rPr>
          <w:noProof/>
        </w:rPr>
        <w:t>)</w:t>
      </w:r>
      <w:r w:rsidR="00A12A0F">
        <w:fldChar w:fldCharType="end"/>
      </w:r>
      <w:commentRangeEnd w:id="21"/>
      <w:r w:rsidR="00A12A0F">
        <w:rPr>
          <w:rStyle w:val="CommentReference"/>
        </w:rPr>
        <w:commentReference w:id="21"/>
      </w:r>
      <w:r w:rsidR="00A12A0F">
        <w:t>. Assuming the upper continental crust is compositionally similar to dust, the [Ni]</w:t>
      </w:r>
      <w:r w:rsidR="00A12A0F">
        <w:rPr>
          <w:vertAlign w:val="subscript"/>
        </w:rPr>
        <w:t>dust</w:t>
      </w:r>
      <w:r w:rsidR="001A7CCB">
        <w:t xml:space="preserve"> </w:t>
      </w:r>
      <w:r w:rsidR="00A12A0F">
        <w:t>is 47 ppm</w:t>
      </w:r>
      <w:r w:rsidR="00CC0A04">
        <w:t>, although past estimates show a range between 19 to 60 ppm</w:t>
      </w:r>
      <w:r w:rsidR="00A12A0F">
        <w:t xml:space="preserve"> </w:t>
      </w:r>
      <w:r w:rsidR="00A12A0F">
        <w:fldChar w:fldCharType="begin" w:fldLock="1"/>
      </w:r>
      <w:r w:rsidR="00CC0A04">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manualFormatting":"(Rudnick and Gao, 2014 and references therein)","plainTextFormattedCitation":"(Rudnick and Gao, 2014)","previouslyFormattedCitation":"(Rudnick and Gao, 2014)"},"properties":{"noteIndex":0},"schema":"https://github.com/citation-style-language/schema/raw/master/csl-citation.json"}</w:instrText>
      </w:r>
      <w:r w:rsidR="00A12A0F">
        <w:fldChar w:fldCharType="separate"/>
      </w:r>
      <w:r w:rsidR="00A12A0F" w:rsidRPr="007B3E76">
        <w:rPr>
          <w:noProof/>
        </w:rPr>
        <w:t>(Rudnick and Gao, 2014</w:t>
      </w:r>
      <w:r w:rsidR="00CC0A04">
        <w:rPr>
          <w:noProof/>
        </w:rPr>
        <w:t xml:space="preserve"> and references therein</w:t>
      </w:r>
      <w:r w:rsidR="00A12A0F" w:rsidRPr="007B3E76">
        <w:rPr>
          <w:noProof/>
        </w:rPr>
        <w:t>)</w:t>
      </w:r>
      <w:r w:rsidR="00A12A0F">
        <w:fldChar w:fldCharType="end"/>
      </w:r>
      <w:r w:rsidR="00A12A0F">
        <w:t>. To approximate the fraction of Ni that will dissolve</w:t>
      </w:r>
      <w:r w:rsidR="00CD2640">
        <w:rPr>
          <w:rStyle w:val="FootnoteReference"/>
        </w:rPr>
        <w:footnoteReference w:id="1"/>
      </w:r>
      <w:r w:rsidR="00CD2640">
        <w:t xml:space="preserve">, </w:t>
      </w:r>
      <w:r w:rsidR="00A12A0F">
        <w:t xml:space="preserve">several studies have performed leaching experiments with loess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12A0F">
        <w:fldChar w:fldCharType="separate"/>
      </w:r>
      <w:r w:rsidR="00A12A0F" w:rsidRPr="002E0218">
        <w:rPr>
          <w:noProof/>
        </w:rPr>
        <w:t>(Desboeufs et al., 2005)</w:t>
      </w:r>
      <w:r w:rsidR="00A12A0F">
        <w:fldChar w:fldCharType="end"/>
      </w:r>
      <w:r w:rsidR="00A12A0F">
        <w:t xml:space="preserve"> or particles filtered from air at coastal or island stations </w:t>
      </w:r>
      <w:r w:rsidR="00A12A0F">
        <w:fldChar w:fldCharType="begin" w:fldLock="1"/>
      </w:r>
      <w:r w:rsidR="00A12A0F">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12A0F">
        <w:fldChar w:fldCharType="separate"/>
      </w:r>
      <w:r w:rsidR="00A12A0F" w:rsidRPr="00A467C1">
        <w:rPr>
          <w:noProof/>
        </w:rPr>
        <w:t>(Fishwick et al., 2017; Mackey et al., 2015)</w:t>
      </w:r>
      <w:r w:rsidR="00A12A0F">
        <w:fldChar w:fldCharType="end"/>
      </w:r>
      <w:r w:rsidR="00A12A0F">
        <w:t xml:space="preserve"> using leachates such as ultra-high purity water or filtered seawater. The percent of dissolved Ni ranges from 1</w:t>
      </w:r>
      <w:r w:rsidR="0005166F">
        <w:t>%</w:t>
      </w:r>
      <w:r w:rsidR="00A12A0F">
        <w:t xml:space="preserve"> to 86% and appears to be primarily dependent on material provenance rather than leachate, oxygen content, pH, or temperature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A12A0F">
        <w:fldChar w:fldCharType="separate"/>
      </w:r>
      <w:r w:rsidR="00A12A0F" w:rsidRPr="002E0218">
        <w:rPr>
          <w:noProof/>
        </w:rPr>
        <w:t>(Desboeufs et al., 2005; Fishwick et al., 2017; Mackey et al., 2015)</w:t>
      </w:r>
      <w:r w:rsidR="00A12A0F">
        <w:fldChar w:fldCharType="end"/>
      </w:r>
      <w:r w:rsidR="00A12A0F">
        <w:t>.</w:t>
      </w:r>
      <w:r w:rsidR="002805CF">
        <w:t xml:space="preserve"> </w:t>
      </w:r>
      <w:r w:rsidR="00A12A0F">
        <w:t xml:space="preserve">The wide range in solubility may be due to variable anthropogenic contributions. </w:t>
      </w:r>
      <w:r w:rsidR="00831169">
        <w:t>One</w:t>
      </w:r>
      <w:r w:rsidR="00A12A0F">
        <w:t xml:space="preserve"> study </w:t>
      </w:r>
      <w:r w:rsidR="00831169">
        <w:t xml:space="preserve">which </w:t>
      </w:r>
      <w:r w:rsidR="00A12A0F">
        <w:t>seasonally sampled aerosol samples</w:t>
      </w:r>
      <w:r w:rsidR="008627C2">
        <w:t xml:space="preserve"> </w:t>
      </w:r>
      <w:r w:rsidR="00A12A0F">
        <w:t xml:space="preserve">found that increases in anthropogenic input, conventionally identified by an enrichment factor relative to continental crust greater than 10 </w:t>
      </w:r>
      <w:r w:rsidR="00A12A0F">
        <w:fldChar w:fldCharType="begin" w:fldLock="1"/>
      </w:r>
      <w:r w:rsidR="00A12A0F">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A12A0F">
        <w:fldChar w:fldCharType="separate"/>
      </w:r>
      <w:r w:rsidR="00A12A0F" w:rsidRPr="006769CB">
        <w:rPr>
          <w:noProof/>
        </w:rPr>
        <w:t>(Jickells et al., 2016)</w:t>
      </w:r>
      <w:r w:rsidR="00A12A0F">
        <w:fldChar w:fldCharType="end"/>
      </w:r>
      <w:r w:rsidR="00A12A0F">
        <w:t xml:space="preserve">, correlated with increases in solubility </w:t>
      </w:r>
      <w:r w:rsidR="00A12A0F">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rsidR="00A12A0F">
        <w:fldChar w:fldCharType="separate"/>
      </w:r>
      <w:r w:rsidR="00A12A0F" w:rsidRPr="00297B98">
        <w:rPr>
          <w:noProof/>
        </w:rPr>
        <w:t>(Hsu et al., 2005)</w:t>
      </w:r>
      <w:r w:rsidR="00A12A0F">
        <w:fldChar w:fldCharType="end"/>
      </w:r>
      <w:r w:rsidR="00A12A0F">
        <w:t xml:space="preserve">. </w:t>
      </w:r>
      <w:r w:rsidR="008627C2">
        <w:t xml:space="preserve">Although there are significant anthropogenic Ni contributions to modern aerosols </w:t>
      </w:r>
      <w:r w:rsidR="008627C2">
        <w:fldChar w:fldCharType="begin" w:fldLock="1"/>
      </w:r>
      <w:r w:rsidR="008627C2">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rsidR="008627C2">
        <w:fldChar w:fldCharType="separate"/>
      </w:r>
      <w:r w:rsidR="008627C2" w:rsidRPr="00957175">
        <w:rPr>
          <w:noProof/>
        </w:rPr>
        <w:t>(Desboeufs et al., 2005; Galloway et al., 1982; Nriagu, 1989)</w:t>
      </w:r>
      <w:r w:rsidR="008627C2">
        <w:fldChar w:fldCharType="end"/>
      </w:r>
      <w:r w:rsidR="008627C2">
        <w:t xml:space="preserve">, because Ni has a residence time </w:t>
      </w:r>
      <w:commentRangeStart w:id="22"/>
      <w:r w:rsidR="00F223CE">
        <w:t>10</w:t>
      </w:r>
      <w:commentRangeEnd w:id="22"/>
      <w:r w:rsidR="00BF767A">
        <w:rPr>
          <w:rStyle w:val="CommentReference"/>
        </w:rPr>
        <w:commentReference w:id="22"/>
      </w:r>
      <w:r w:rsidR="00F223CE">
        <w:t xml:space="preserve"> times</w:t>
      </w:r>
      <w:r w:rsidR="008627C2">
        <w:t xml:space="preserve"> the mixing time of the ocean, the natural contributions are likely still most relevant to the modern marine budget. </w:t>
      </w:r>
      <w:r w:rsidR="002805CF">
        <w:t>Likely to avoid anthropogenic contributions, authors of marine Ni budgets typically include</w:t>
      </w:r>
      <w:r w:rsidR="00A12A0F">
        <w:t xml:space="preserve"> the dissolution value of 2% from </w:t>
      </w:r>
      <w:proofErr w:type="spellStart"/>
      <w:r w:rsidR="00A12A0F">
        <w:t>Desboeufs</w:t>
      </w:r>
      <w:proofErr w:type="spellEnd"/>
      <w:r w:rsidR="00A12A0F">
        <w:t xml:space="preserve"> et al. (2005), which </w:t>
      </w:r>
      <w:r w:rsidR="00B13EE8">
        <w:t>leached</w:t>
      </w:r>
      <w:r w:rsidR="00A12A0F">
        <w:t xml:space="preserve"> </w:t>
      </w:r>
      <w:r w:rsidR="00B13EE8">
        <w:t>l</w:t>
      </w:r>
      <w:r w:rsidR="00A12A0F">
        <w:t xml:space="preserve">oess from Cape Verde, rather than </w:t>
      </w:r>
      <w:r w:rsidR="00B13EE8">
        <w:t xml:space="preserve">other </w:t>
      </w:r>
      <w:r w:rsidR="00A12A0F">
        <w:t xml:space="preserve">studies which used modern aerosols and may be influenced by anthropogenic particles. </w:t>
      </w:r>
      <w:r w:rsidR="00B13EE8">
        <w:t xml:space="preserve">From these </w:t>
      </w:r>
      <w:r w:rsidR="003A2CAE">
        <w:t>values, t</w:t>
      </w:r>
      <w:r w:rsidR="00A12A0F">
        <w:t>he total yearly Ni input to the oceans from dust is 7.2x10</w:t>
      </w:r>
      <w:r w:rsidR="00A12A0F">
        <w:rPr>
          <w:vertAlign w:val="superscript"/>
        </w:rPr>
        <w:t>6</w:t>
      </w:r>
      <w:r w:rsidR="00A12A0F">
        <w:t xml:space="preserve"> mol/yr. </w:t>
      </w:r>
    </w:p>
    <w:p w14:paraId="4148A712" w14:textId="50CC1C6D" w:rsidR="0015392C" w:rsidRDefault="008E3EE2" w:rsidP="00F8651F">
      <w:pPr>
        <w:pStyle w:val="Heading4"/>
      </w:pPr>
      <w:r>
        <w:t xml:space="preserve">Dissolved </w:t>
      </w:r>
      <w:r w:rsidR="00EE653F">
        <w:t>Riverine</w:t>
      </w:r>
      <w:r>
        <w:t xml:space="preserve"> Load</w:t>
      </w:r>
    </w:p>
    <w:p w14:paraId="1B3E25B3" w14:textId="68C176D7" w:rsidR="0015392C" w:rsidRPr="00CE1C30" w:rsidRDefault="0015392C" w:rsidP="0015392C">
      <w:pPr>
        <w:spacing w:after="0"/>
        <w:jc w:val="both"/>
        <w:textAlignment w:val="baseline"/>
      </w:pPr>
      <w:r>
        <w:tab/>
      </w:r>
      <w:r w:rsidR="004E3392">
        <w:t xml:space="preserve">Rivers are also a significant source of metals to the ocean and are estimated to be the greatest </w:t>
      </w:r>
      <w:r w:rsidR="00071399">
        <w:t xml:space="preserve">known </w:t>
      </w:r>
      <w:r w:rsidR="004E3392">
        <w:t xml:space="preserve">source for Ni. </w:t>
      </w:r>
      <w:r>
        <w:t xml:space="preserve">Similarly, to calculate the riverine input of Ni, </w:t>
      </w:r>
      <w:r w:rsidR="00E47C47">
        <w:t>others have primarily multiplied the</w:t>
      </w:r>
      <w:r>
        <w:t xml:space="preserve"> annual riverine discharge and the </w:t>
      </w:r>
      <w:r w:rsidR="00825BFB">
        <w:t xml:space="preserve">dissolved </w:t>
      </w:r>
      <w:r>
        <w:t>Ni content of these rivers</w:t>
      </w:r>
      <w:r w:rsidR="00E47C47">
        <w:t xml:space="preserve"> </w:t>
      </w:r>
      <w:commentRangeStart w:id="23"/>
      <w:r>
        <w:t xml:space="preserve">(which </w:t>
      </w:r>
      <w:r w:rsidR="006C4B33">
        <w:t>was</w:t>
      </w:r>
      <w:r>
        <w:t xml:space="preserve"> defined </w:t>
      </w:r>
      <w:r w:rsidR="006C4B33">
        <w:t xml:space="preserve">by these papers </w:t>
      </w:r>
      <w:r>
        <w:t xml:space="preserve">as the remaining Ni in solution after being passed through a </w:t>
      </w:r>
      <w:proofErr w:type="gramStart"/>
      <w:r>
        <w:t>0.2 micron</w:t>
      </w:r>
      <w:proofErr w:type="gramEnd"/>
      <w:r>
        <w:t xml:space="preserve"> filter). </w:t>
      </w:r>
      <w:commentRangeEnd w:id="23"/>
      <w:r>
        <w:rPr>
          <w:rStyle w:val="CommentReference"/>
        </w:rPr>
        <w:commentReference w:id="23"/>
      </w:r>
      <w:r>
        <w:t>The estimated annual total discharge for rivers is 3.6–3.8 × 10</w:t>
      </w:r>
      <w:r w:rsidRPr="00CC2736">
        <w:rPr>
          <w:vertAlign w:val="superscript"/>
        </w:rPr>
        <w:t>16</w:t>
      </w:r>
      <w:r>
        <w:t xml:space="preserve"> kg</w:t>
      </w:r>
      <w:r w:rsidR="00825BFB">
        <w:t xml:space="preserve"> </w:t>
      </w:r>
      <w:r w:rsidR="00A82E8A">
        <w:t>based on</w:t>
      </w:r>
      <w:r w:rsidR="003E5F65">
        <w:t xml:space="preserve"> available streamflow data of the world’s largest rivers</w:t>
      </w:r>
      <w:r w:rsidR="005D7A2D">
        <w:t xml:space="preserve"> </w:t>
      </w:r>
      <w:r w:rsidR="005D7A2D">
        <w:fldChar w:fldCharType="begin" w:fldLock="1"/>
      </w:r>
      <w:r w:rsidR="00F26706">
        <w:instrText>ADDIN CSL_CITATION {"citationItems":[{"id":"ITEM-1","itemData":{"author":[{"dropping-particle":"","family":"Dai","given":"Aiguo","non-dropping-particle":"","parse-names":false,"suffix":""},{"dropping-particle":"","family":"Trenberth","given":"Kevin E.","non-dropping-particle":"","parse-names":false,"suffix":""}],"container-title":"Journal of Hydrometeorology","id":"ITEM-1","issued":{"date-parts":[["2002"]]},"page":"660-687","title":"Estimates of Freshwater Discharge from Continents : Latitudinal and Seasonal Variations","type":"article-journal","volume":"3"},"uris":["http://www.mendeley.com/documents/?uuid=9062606d-874e-42ec-99a0-a316ef310e95"]},{"id":"ITEM-2","itemData":{"DOI":"https://doi.org/10.1080/00207233.2012.753739","ISBN":"0133011690","author":[{"dropping-particle":"","family":"Berner","given":"Robert A.","non-dropping-particle":"","parse-names":false,"suffix":""},{"dropping-particle":"","family":"Berner","given":"Elizabeth K.","non-dropping-particle":"","parse-names":false,"suffix":""}],"id":"ITEM-2","issued":{"date-parts":[["1996"]]},"number-of-pages":"376","publisher":"Prentice-Hall","publisher-place":"Engle-wood Cliffs","title":"Global Environment: Water, Air, and Geochemical Cycles","type":"book"},"uris":["http://www.mendeley.com/documents/?uuid=10597050-388e-4d32-80a2-a2bf68815581"]}],"mendeley":{"formattedCitation":"(Berner and Berner, 1996; Dai and Trenberth, 2002)","plainTextFormattedCitation":"(Berner and Berner, 1996; Dai and Trenberth, 2002)","previouslyFormattedCitation":"(Berner and Berner, 1996; Dai and Trenberth, 2002)"},"properties":{"noteIndex":0},"schema":"https://github.com/citation-style-language/schema/raw/master/csl-citation.json"}</w:instrText>
      </w:r>
      <w:r w:rsidR="005D7A2D">
        <w:fldChar w:fldCharType="separate"/>
      </w:r>
      <w:r w:rsidR="005D7A2D" w:rsidRPr="00D75D2B">
        <w:rPr>
          <w:noProof/>
        </w:rPr>
        <w:t>(Berner and Berner, 1996; Dai and Trenberth, 2002)</w:t>
      </w:r>
      <w:r w:rsidR="005D7A2D">
        <w:fldChar w:fldCharType="end"/>
      </w:r>
      <w:r>
        <w:t>.</w:t>
      </w:r>
      <w:r w:rsidR="00E47C47">
        <w:t xml:space="preserve"> </w:t>
      </w:r>
      <w:r w:rsidR="00665CE9">
        <w:t>Estimates</w:t>
      </w:r>
      <w:r w:rsidR="002E394D">
        <w:t xml:space="preserve"> of the abundance weighted average Ni concentration of rivers </w:t>
      </w:r>
      <w:r w:rsidR="00665CE9">
        <w:t xml:space="preserve">have a fairly limited range. </w:t>
      </w:r>
      <w:r w:rsidR="002E394D">
        <w:fldChar w:fldCharType="begin" w:fldLock="1"/>
      </w:r>
      <w:r w:rsidR="00401FC8">
        <w:instrText>ADDIN CSL_CITATION {"citationItems":[{"id":"ITEM-1","itemData":{"author":[{"dropping-particle":"","family":"Martin","given":"Jean-Marie","non-dropping-particle":"","parse-names":false,"suffix":""},{"dropping-particle":"","family":"Whitfield","given":"Michael","non-dropping-particle":"","parse-names":false,"suffix":""}],"container-title":"Trace Metals in Sea Water","id":"ITEM-1","issued":{"date-parts":[["1983"]]},"page":"265-296","title":"THE SIGNIFICANCE OF THE RIVER INPUT OF CHEMICAL ELEMENTS TO THE OCEAN","type":"chapter"},"uris":["http://www.mendeley.com/documents/?uuid=a50e82de-2f71-4819-8866-e52e944c5138"]}],"mendeley":{"formattedCitation":"(Martin and Whitfield, 1983)","manualFormatting":"Martin and Whitfield, (1983)","plainTextFormattedCitation":"(Martin and Whitfield, 1983)","previouslyFormattedCitation":"(Martin and Whitfield, 1983)"},"properties":{"noteIndex":0},"schema":"https://github.com/citation-style-language/schema/raw/master/csl-citation.json"}</w:instrText>
      </w:r>
      <w:r w:rsidR="002E394D">
        <w:fldChar w:fldCharType="separate"/>
      </w:r>
      <w:r w:rsidR="002E394D" w:rsidRPr="002E394D">
        <w:rPr>
          <w:noProof/>
        </w:rPr>
        <w:t xml:space="preserve">Martin and Whitfield, </w:t>
      </w:r>
      <w:r w:rsidR="002E394D">
        <w:rPr>
          <w:noProof/>
        </w:rPr>
        <w:t>(</w:t>
      </w:r>
      <w:r w:rsidR="002E394D" w:rsidRPr="002E394D">
        <w:rPr>
          <w:noProof/>
        </w:rPr>
        <w:t>1983)</w:t>
      </w:r>
      <w:r w:rsidR="002E394D">
        <w:fldChar w:fldCharType="end"/>
      </w:r>
      <w:r>
        <w:t xml:space="preserve"> references therein </w:t>
      </w:r>
      <w:r w:rsidR="005B729E">
        <w:t>recorded an initial estimate for</w:t>
      </w:r>
      <w:r>
        <w:t xml:space="preserve"> the </w:t>
      </w:r>
      <w:r w:rsidR="00A908A8">
        <w:t xml:space="preserve">global </w:t>
      </w:r>
      <w:r>
        <w:t xml:space="preserve">average riverine Ni concentration </w:t>
      </w:r>
      <w:r w:rsidR="005B729E">
        <w:t>of</w:t>
      </w:r>
      <w:r>
        <w:t xml:space="preserve"> </w:t>
      </w:r>
      <w:commentRangeStart w:id="24"/>
      <w:r>
        <w:t xml:space="preserve">8.5 </w:t>
      </w:r>
      <w:proofErr w:type="spellStart"/>
      <w:r w:rsidR="00F157DA">
        <w:t>nM</w:t>
      </w:r>
      <w:commentRangeEnd w:id="24"/>
      <w:r w:rsidR="00ED5AB6">
        <w:rPr>
          <w:rStyle w:val="CommentReference"/>
        </w:rPr>
        <w:commentReference w:id="24"/>
      </w:r>
      <w:r>
        <w:t>.</w:t>
      </w:r>
      <w:proofErr w:type="spellEnd"/>
      <w:r>
        <w:t xml:space="preserve"> </w:t>
      </w:r>
      <w:r w:rsidR="00F26706">
        <w:fldChar w:fldCharType="begin" w:fldLock="1"/>
      </w:r>
      <w:r w:rsidR="002E394D">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manualFormatting":"Gaillardet et al. (2003)","plainTextFormattedCitation":"(Gaillardet et al., 2003)","previouslyFormattedCitation":"(Gaillardet et al., 2003)"},"properties":{"noteIndex":0},"schema":"https://github.com/citation-style-language/schema/raw/master/csl-citation.json"}</w:instrText>
      </w:r>
      <w:r w:rsidR="00F26706">
        <w:fldChar w:fldCharType="separate"/>
      </w:r>
      <w:r w:rsidR="00F26706" w:rsidRPr="00F26706">
        <w:rPr>
          <w:noProof/>
        </w:rPr>
        <w:t xml:space="preserve">Gaillardet et al. </w:t>
      </w:r>
      <w:r w:rsidR="00F26706">
        <w:rPr>
          <w:noProof/>
        </w:rPr>
        <w:t>(</w:t>
      </w:r>
      <w:r w:rsidR="00F26706" w:rsidRPr="00F26706">
        <w:rPr>
          <w:noProof/>
        </w:rPr>
        <w:t>2003)</w:t>
      </w:r>
      <w:r w:rsidR="00F26706">
        <w:fldChar w:fldCharType="end"/>
      </w:r>
      <w:r w:rsidR="002E394D">
        <w:t xml:space="preserve"> </w:t>
      </w:r>
      <w:r>
        <w:t xml:space="preserve">aggregated concentration and discharge data for &gt;30 rivers and calculated </w:t>
      </w:r>
      <w:commentRangeStart w:id="25"/>
      <w:commentRangeStart w:id="26"/>
      <w:r>
        <w:t xml:space="preserve">13.6 </w:t>
      </w:r>
      <w:proofErr w:type="spellStart"/>
      <w:r>
        <w:t>nM</w:t>
      </w:r>
      <w:proofErr w:type="spellEnd"/>
      <w:r>
        <w:t xml:space="preserve"> </w:t>
      </w:r>
      <w:commentRangeEnd w:id="25"/>
      <w:r w:rsidR="005C6714">
        <w:rPr>
          <w:rStyle w:val="CommentReference"/>
        </w:rPr>
        <w:commentReference w:id="25"/>
      </w:r>
      <w:commentRangeEnd w:id="26"/>
      <w:r w:rsidR="001F569E">
        <w:rPr>
          <w:rStyle w:val="CommentReference"/>
        </w:rPr>
        <w:commentReference w:id="26"/>
      </w:r>
      <w:r>
        <w:t>as the average riverine dissolved Ni concentration</w:t>
      </w:r>
      <w:r w:rsidR="00401FC8">
        <w:t xml:space="preserve">. </w:t>
      </w:r>
      <w:r w:rsidR="00401FC8">
        <w:fldChar w:fldCharType="begin" w:fldLock="1"/>
      </w:r>
      <w:r w:rsidR="00AE1FC3">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mendeley":{"formattedCitation":"(Cameron and Vance, 2014)","manualFormatting":"Cameron and Vance (2014)","plainTextFormattedCitation":"(Cameron and Vance, 2014)","previouslyFormattedCitation":"(Cameron and Vance, 2014)"},"properties":{"noteIndex":0},"schema":"https://github.com/citation-style-language/schema/raw/master/csl-citation.json"}</w:instrText>
      </w:r>
      <w:r w:rsidR="00401FC8">
        <w:fldChar w:fldCharType="separate"/>
      </w:r>
      <w:r w:rsidR="00401FC8" w:rsidRPr="00401FC8">
        <w:rPr>
          <w:noProof/>
        </w:rPr>
        <w:t xml:space="preserve">Cameron and Vance </w:t>
      </w:r>
      <w:r w:rsidR="00401FC8">
        <w:rPr>
          <w:noProof/>
        </w:rPr>
        <w:t>(</w:t>
      </w:r>
      <w:r w:rsidR="00401FC8" w:rsidRPr="00401FC8">
        <w:rPr>
          <w:noProof/>
        </w:rPr>
        <w:t>2014)</w:t>
      </w:r>
      <w:r w:rsidR="00401FC8">
        <w:fldChar w:fldCharType="end"/>
      </w:r>
      <w:r w:rsidR="00401FC8">
        <w:t xml:space="preserve"> </w:t>
      </w:r>
      <w:r>
        <w:t xml:space="preserve">calculated the abundance weighted average concentration of dissolved Ni </w:t>
      </w:r>
      <w:r w:rsidR="00FF58DE">
        <w:t xml:space="preserve">of 9.6 </w:t>
      </w:r>
      <w:proofErr w:type="spellStart"/>
      <w:r w:rsidR="00FF58DE">
        <w:t>nM</w:t>
      </w:r>
      <w:proofErr w:type="spellEnd"/>
      <w:r w:rsidR="00FF58DE">
        <w:t xml:space="preserve"> </w:t>
      </w:r>
      <w:r>
        <w:t>from 8 rivers, which constitute 20% of the total riverine discharge.</w:t>
      </w:r>
      <w:r w:rsidR="00E879AA">
        <w:t xml:space="preserve"> The most recent Ni marine budgets use </w:t>
      </w:r>
      <w:r w:rsidR="00C25DDA">
        <w:t xml:space="preserve">the abundance weighted </w:t>
      </w:r>
      <w:r w:rsidR="00320576">
        <w:t>Ni concentration</w:t>
      </w:r>
      <w:r w:rsidR="00B3716D">
        <w:t xml:space="preserve"> from</w:t>
      </w:r>
      <w:r w:rsidR="00C25DDA">
        <w:t xml:space="preserve"> Cameron and Vance (2014) and</w:t>
      </w:r>
      <w:r w:rsidR="005B134A">
        <w:t xml:space="preserve"> an average </w:t>
      </w:r>
      <w:r w:rsidR="002236C1">
        <w:t>riverine annual discharge of 3.7x10</w:t>
      </w:r>
      <w:r w:rsidR="002236C1">
        <w:rPr>
          <w:vertAlign w:val="superscript"/>
        </w:rPr>
        <w:t>16</w:t>
      </w:r>
      <w:r w:rsidR="002236C1">
        <w:t>kg/</w:t>
      </w:r>
      <w:proofErr w:type="spellStart"/>
      <w:r w:rsidR="002236C1">
        <w:t>yr</w:t>
      </w:r>
      <w:proofErr w:type="spellEnd"/>
      <w:r w:rsidR="002236C1">
        <w:t xml:space="preserve"> </w:t>
      </w:r>
      <w:r w:rsidR="001C7341">
        <w:t xml:space="preserve">to calculate a Ni riverine input </w:t>
      </w:r>
      <w:r w:rsidR="00554203">
        <w:t xml:space="preserve">of </w:t>
      </w:r>
      <w:r w:rsidR="002236C1">
        <w:t>3.6x10</w:t>
      </w:r>
      <w:r w:rsidR="002236C1">
        <w:rPr>
          <w:vertAlign w:val="superscript"/>
        </w:rPr>
        <w:t>8</w:t>
      </w:r>
      <w:r w:rsidR="002236C1">
        <w:t xml:space="preserve"> Ni mol/year. </w:t>
      </w:r>
    </w:p>
    <w:p w14:paraId="39E0333F" w14:textId="77777777" w:rsidR="005331E6" w:rsidRDefault="005331E6" w:rsidP="008E3EE2">
      <w:pPr>
        <w:pStyle w:val="Heading2"/>
      </w:pPr>
      <w:bookmarkStart w:id="27" w:name="_Toc78741995"/>
      <w:bookmarkStart w:id="28" w:name="_Toc78742111"/>
      <w:r>
        <w:t>Outputs</w:t>
      </w:r>
      <w:bookmarkEnd w:id="27"/>
      <w:bookmarkEnd w:id="28"/>
    </w:p>
    <w:p w14:paraId="691ACA88" w14:textId="2999A6A1" w:rsidR="005331E6" w:rsidRDefault="005331E6" w:rsidP="00F8651F">
      <w:pPr>
        <w:pStyle w:val="Heading4"/>
      </w:pPr>
      <w:r w:rsidRPr="008171A8">
        <w:t xml:space="preserve">Fe-Mn </w:t>
      </w:r>
      <w:r>
        <w:t>deposits</w:t>
      </w:r>
    </w:p>
    <w:p w14:paraId="43D8AAA8" w14:textId="060F2AA7" w:rsidR="005331E6" w:rsidRPr="00282E0D" w:rsidRDefault="00277B76" w:rsidP="005331E6">
      <w:pPr>
        <w:spacing w:after="0"/>
        <w:ind w:firstLine="720"/>
        <w:jc w:val="both"/>
        <w:textAlignment w:val="baseline"/>
      </w:pPr>
      <w:r>
        <w:t>Ferromanganese</w:t>
      </w:r>
      <w:r w:rsidR="003A049B">
        <w:t xml:space="preserve"> </w:t>
      </w:r>
      <w:r w:rsidR="00FF5905">
        <w:t xml:space="preserve">(Fe-Mn) </w:t>
      </w:r>
      <w:r w:rsidR="003A049B">
        <w:t xml:space="preserve">deposits are potentially the most important output of Ni from the modern </w:t>
      </w:r>
      <w:r w:rsidR="00D94638">
        <w:t>ocean</w:t>
      </w:r>
      <w:r w:rsidR="00320576">
        <w:t>,</w:t>
      </w:r>
      <w:r w:rsidR="00D94638">
        <w:t xml:space="preserve"> but</w:t>
      </w:r>
      <w:r w:rsidR="003A049B">
        <w:t xml:space="preserve"> estimating the size of this sink </w:t>
      </w:r>
      <w:r w:rsidR="00B3716D">
        <w:t xml:space="preserve">has remained </w:t>
      </w:r>
      <w:r w:rsidR="003A049B">
        <w:t>challenging</w:t>
      </w:r>
      <w:r>
        <w:t xml:space="preserve">. </w:t>
      </w:r>
      <w:r w:rsidR="00270FA6">
        <w:t>Previous estimates vary by an order of magnitude</w:t>
      </w:r>
      <w:ins w:id="29" w:author="Laura W" w:date="2021-08-25T10:14:00Z">
        <w:r w:rsidR="00DC5657">
          <w:t>,</w:t>
        </w:r>
      </w:ins>
      <w:r w:rsidR="00270FA6">
        <w:t xml:space="preserve"> which</w:t>
      </w:r>
      <w:r w:rsidR="00CA45A9">
        <w:t xml:space="preserve"> </w:t>
      </w:r>
      <w:r w:rsidR="00BE7560">
        <w:t>may be a consequence of the different approaches to quantifying the flux</w:t>
      </w:r>
      <w:r w:rsidR="00C10C86">
        <w:t xml:space="preserve"> </w:t>
      </w:r>
      <w:r w:rsidR="00C10C86">
        <w:fldChar w:fldCharType="begin" w:fldLock="1"/>
      </w:r>
      <w:r w:rsidR="00965AC4">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rsidR="00C10C86">
        <w:fldChar w:fldCharType="separate"/>
      </w:r>
      <w:r w:rsidR="00AE1FC3" w:rsidRPr="00AE1FC3">
        <w:rPr>
          <w:noProof/>
        </w:rPr>
        <w:t>(Cameron and Vance, 2014; Gall et al., 2013; Little et al., 2020)</w:t>
      </w:r>
      <w:r w:rsidR="00C10C86">
        <w:fldChar w:fldCharType="end"/>
      </w:r>
      <w:r w:rsidR="005331E6">
        <w:t>. Cameron</w:t>
      </w:r>
      <w:r w:rsidR="005A1D09">
        <w:t xml:space="preserve"> and Vance</w:t>
      </w:r>
      <w:r w:rsidR="005331E6">
        <w:t xml:space="preserve"> </w:t>
      </w:r>
      <w:r w:rsidR="00BE7560">
        <w:t>(20</w:t>
      </w:r>
      <w:r w:rsidR="00B3716D">
        <w:t>14</w:t>
      </w:r>
      <w:r w:rsidR="00BE7560">
        <w:t xml:space="preserve">) </w:t>
      </w:r>
      <w:r w:rsidR="005331E6">
        <w:t xml:space="preserve">estimated the flux of Ni into Fe-Mn deposits by </w:t>
      </w:r>
      <w:r w:rsidR="00654E24">
        <w:t>coupling the Ni marine</w:t>
      </w:r>
      <w:r w:rsidR="001339A7">
        <w:t xml:space="preserve"> budget with</w:t>
      </w:r>
      <w:r w:rsidR="005331E6">
        <w:t xml:space="preserve"> the better constrained Mo</w:t>
      </w:r>
      <w:r w:rsidR="00B577A7">
        <w:t xml:space="preserve"> </w:t>
      </w:r>
      <w:r w:rsidR="001339A7">
        <w:t>marine budget</w:t>
      </w:r>
      <w:r w:rsidR="001749B7">
        <w:t>. By multiplying the Mo flux into Fe-Mn deposits by</w:t>
      </w:r>
      <w:r w:rsidR="00992418">
        <w:t xml:space="preserve"> </w:t>
      </w:r>
      <w:r w:rsidR="005331E6">
        <w:t>the average Ni/Mo</w:t>
      </w:r>
      <w:r w:rsidR="001749B7">
        <w:t xml:space="preserve"> in Fe-Mn crusts </w:t>
      </w:r>
      <w:r w:rsidR="00654E24">
        <w:t>and nodules</w:t>
      </w:r>
      <w:r w:rsidR="001749B7">
        <w:t>,</w:t>
      </w:r>
      <w:r w:rsidR="005331E6">
        <w:t xml:space="preserve"> they </w:t>
      </w:r>
      <w:r w:rsidR="001749B7">
        <w:t>calculated</w:t>
      </w:r>
      <w:r w:rsidR="005331E6">
        <w:t xml:space="preserve"> a</w:t>
      </w:r>
      <w:r w:rsidR="001749B7">
        <w:t>n output</w:t>
      </w:r>
      <w:r w:rsidR="005331E6">
        <w:t xml:space="preserve"> flux of 1.5x10</w:t>
      </w:r>
      <w:r w:rsidR="005331E6">
        <w:rPr>
          <w:vertAlign w:val="superscript"/>
        </w:rPr>
        <w:t>9</w:t>
      </w:r>
      <w:r w:rsidR="005331E6">
        <w:t xml:space="preserve"> Ni mol/yr. </w:t>
      </w:r>
      <w:r w:rsidR="00965AC4">
        <w:fldChar w:fldCharType="begin" w:fldLock="1"/>
      </w:r>
      <w:r w:rsidR="00F93226">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65AC4">
        <w:fldChar w:fldCharType="separate"/>
      </w:r>
      <w:r w:rsidR="00965AC4" w:rsidRPr="00965AC4">
        <w:rPr>
          <w:noProof/>
        </w:rPr>
        <w:t xml:space="preserve">Gall et al. </w:t>
      </w:r>
      <w:r w:rsidR="00965AC4">
        <w:rPr>
          <w:noProof/>
        </w:rPr>
        <w:t>(</w:t>
      </w:r>
      <w:r w:rsidR="00965AC4" w:rsidRPr="00965AC4">
        <w:rPr>
          <w:noProof/>
        </w:rPr>
        <w:t>2013)</w:t>
      </w:r>
      <w:r w:rsidR="00965AC4">
        <w:fldChar w:fldCharType="end"/>
      </w:r>
      <w:r w:rsidR="00965AC4">
        <w:t xml:space="preserve"> independently</w:t>
      </w:r>
      <w:r w:rsidR="005331E6">
        <w:t xml:space="preserve"> estimated the flux of Ni into Fe-Mn deposits by multiplying the accumulation rate of Fe-Mn crust and nodules</w:t>
      </w:r>
      <w:r w:rsidR="00965AC4">
        <w:t xml:space="preserve"> (</w:t>
      </w:r>
      <w:commentRangeStart w:id="30"/>
      <w:r w:rsidR="00965AC4">
        <w:t xml:space="preserve">based off </w:t>
      </w:r>
      <w:commentRangeEnd w:id="30"/>
      <w:r w:rsidR="00DC5657">
        <w:rPr>
          <w:rStyle w:val="CommentReference"/>
        </w:rPr>
        <w:commentReference w:id="30"/>
      </w:r>
      <w:r w:rsidR="00965AC4">
        <w:t>of five samples)</w:t>
      </w:r>
      <w:r w:rsidR="005331E6">
        <w:t xml:space="preserve"> by the average Fe-Mn crust </w:t>
      </w:r>
      <w:r w:rsidR="00965AC4">
        <w:t>concentration</w:t>
      </w:r>
      <w:r w:rsidR="005331E6">
        <w:t xml:space="preserve"> and a</w:t>
      </w:r>
      <w:r w:rsidR="00965AC4">
        <w:t xml:space="preserve">n </w:t>
      </w:r>
      <w:commentRangeStart w:id="31"/>
      <w:r w:rsidR="005331E6">
        <w:t xml:space="preserve">unexplained </w:t>
      </w:r>
      <w:r w:rsidR="00965AC4">
        <w:t xml:space="preserve">estimated </w:t>
      </w:r>
      <w:r w:rsidR="005331E6">
        <w:t>seafloor</w:t>
      </w:r>
      <w:r w:rsidR="00CF661E">
        <w:t xml:space="preserve"> </w:t>
      </w:r>
      <w:commentRangeEnd w:id="31"/>
      <w:r w:rsidR="00965AC4">
        <w:rPr>
          <w:rStyle w:val="CommentReference"/>
        </w:rPr>
        <w:commentReference w:id="31"/>
      </w:r>
      <w:r w:rsidR="00965AC4">
        <w:t xml:space="preserve">coverage </w:t>
      </w:r>
      <w:r w:rsidR="00CF661E">
        <w:t>and calculated a total flux of 5.1x10</w:t>
      </w:r>
      <w:r w:rsidR="00CF661E">
        <w:rPr>
          <w:vertAlign w:val="superscript"/>
        </w:rPr>
        <w:t>8</w:t>
      </w:r>
      <w:r w:rsidR="00CF661E">
        <w:t xml:space="preserve"> Ni mol/yr</w:t>
      </w:r>
      <w:r w:rsidR="005331E6">
        <w:t xml:space="preserve">. </w:t>
      </w:r>
      <w:r w:rsidR="0003740B">
        <w:t>Both</w:t>
      </w:r>
      <w:r>
        <w:t xml:space="preserve"> estimates assume that Fe-Mn crusts and nodules are representative of all Fe-Mn deposits. In contrast, </w:t>
      </w:r>
      <w:r w:rsidR="00F93226">
        <w:fldChar w:fldCharType="begin" w:fldLock="1"/>
      </w:r>
      <w:r w:rsidR="009A0571">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manualFormatting":"Little et al. (2020)","plainTextFormattedCitation":"(Little et al., 2020)","previouslyFormattedCitation":"(Little et al., 2020)"},"properties":{"noteIndex":0},"schema":"https://github.com/citation-style-language/schema/raw/master/csl-citation.json"}</w:instrText>
      </w:r>
      <w:r w:rsidR="00F93226">
        <w:fldChar w:fldCharType="separate"/>
      </w:r>
      <w:r w:rsidR="00F93226" w:rsidRPr="00F93226">
        <w:rPr>
          <w:noProof/>
        </w:rPr>
        <w:t xml:space="preserve">Little et al. </w:t>
      </w:r>
      <w:r w:rsidR="00F93226">
        <w:rPr>
          <w:noProof/>
        </w:rPr>
        <w:t>(</w:t>
      </w:r>
      <w:r w:rsidR="00F93226" w:rsidRPr="00F93226">
        <w:rPr>
          <w:noProof/>
        </w:rPr>
        <w:t>2020)</w:t>
      </w:r>
      <w:r w:rsidR="00F93226">
        <w:fldChar w:fldCharType="end"/>
      </w:r>
      <w:r w:rsidR="00F93226">
        <w:t xml:space="preserve"> </w:t>
      </w:r>
      <w:r w:rsidR="0003740B">
        <w:t xml:space="preserve">slightly </w:t>
      </w:r>
      <w:del w:id="32" w:author="Laura W" w:date="2021-08-25T10:15:00Z">
        <w:r w:rsidR="0003740B" w:rsidDel="00E36052">
          <w:delText xml:space="preserve">decouples </w:delText>
        </w:r>
      </w:del>
      <w:ins w:id="33" w:author="Laura W" w:date="2021-08-25T10:15:00Z">
        <w:r w:rsidR="00E36052">
          <w:t>decouple</w:t>
        </w:r>
        <w:r w:rsidR="00E36052">
          <w:t>d</w:t>
        </w:r>
        <w:r w:rsidR="00E36052">
          <w:t xml:space="preserve"> </w:t>
        </w:r>
      </w:ins>
      <w:r w:rsidR="0003740B">
        <w:t>their estimates from Fe-Mn crusts by instead calculating</w:t>
      </w:r>
      <w:r w:rsidR="007248CE">
        <w:t xml:space="preserve"> the </w:t>
      </w:r>
      <w:r w:rsidR="0003740B">
        <w:t xml:space="preserve">flux of Ni into a </w:t>
      </w:r>
      <w:commentRangeStart w:id="34"/>
      <w:r w:rsidR="007F54C3">
        <w:t>pelagic clay</w:t>
      </w:r>
      <w:r w:rsidR="0003740B">
        <w:t>/</w:t>
      </w:r>
      <w:proofErr w:type="spellStart"/>
      <w:r w:rsidR="0003740B">
        <w:t>oxic</w:t>
      </w:r>
      <w:proofErr w:type="spellEnd"/>
      <w:r w:rsidR="007F54C3">
        <w:t xml:space="preserve"> sink</w:t>
      </w:r>
      <w:commentRangeEnd w:id="34"/>
      <w:r w:rsidR="00E36052">
        <w:rPr>
          <w:rStyle w:val="CommentReference"/>
        </w:rPr>
        <w:commentReference w:id="34"/>
      </w:r>
      <w:r w:rsidR="00BB4186">
        <w:t>. Because their method of calculation functionally overlaps with how Fe-Mn deposits could be defined</w:t>
      </w:r>
      <w:r w:rsidR="002B6CB4">
        <w:t xml:space="preserve"> (</w:t>
      </w:r>
      <w:r w:rsidR="002B6CB4" w:rsidRPr="007F5D54">
        <w:rPr>
          <w:i/>
          <w:iCs/>
        </w:rPr>
        <w:t>i.e.,</w:t>
      </w:r>
      <w:r w:rsidR="002B6CB4">
        <w:t xml:space="preserve"> deposits with Fe and Mn oxides)</w:t>
      </w:r>
      <w:r w:rsidR="00BB4186">
        <w:t xml:space="preserve">, </w:t>
      </w:r>
      <w:r w:rsidR="00D94F89">
        <w:t>we</w:t>
      </w:r>
      <w:r w:rsidR="00BB4186">
        <w:t xml:space="preserve"> consider th</w:t>
      </w:r>
      <w:r w:rsidR="002B6CB4">
        <w:t>is</w:t>
      </w:r>
      <w:r w:rsidR="00BB4186">
        <w:t xml:space="preserve"> an estimate of the Fe-Mn </w:t>
      </w:r>
      <w:r w:rsidR="007F5D54">
        <w:t>deposit sink</w:t>
      </w:r>
      <w:r>
        <w:t xml:space="preserve">. </w:t>
      </w:r>
      <w:r w:rsidR="00F61036">
        <w:t>They assume that all Ni incorporated into pelagic clay is coupled to Mn</w:t>
      </w:r>
      <w:r w:rsidR="00876B06">
        <w:rPr>
          <w:rStyle w:val="FootnoteReference"/>
        </w:rPr>
        <w:footnoteReference w:id="2"/>
      </w:r>
      <w:r w:rsidR="00F61036">
        <w:t xml:space="preserve"> and calculate the</w:t>
      </w:r>
      <w:r w:rsidR="00D94F89">
        <w:t xml:space="preserve"> Ni</w:t>
      </w:r>
      <w:r w:rsidR="00F61036">
        <w:t xml:space="preserve"> flux by</w:t>
      </w:r>
      <w:r w:rsidR="005331E6">
        <w:t xml:space="preserve"> multiplying the seafloor coverage of clays</w:t>
      </w:r>
      <w:r w:rsidR="00F61036">
        <w:t>,</w:t>
      </w:r>
      <w:r w:rsidR="005331E6">
        <w:t xml:space="preserve"> Mn accumulation rate</w:t>
      </w:r>
      <w:r w:rsidR="008B0B11">
        <w:t xml:space="preserve"> in pelagic clays</w:t>
      </w:r>
      <w:r w:rsidR="005331E6">
        <w:t xml:space="preserve"> and Ni/Mn ratio of Fe-Mn </w:t>
      </w:r>
      <w:r w:rsidR="00964DE9">
        <w:t>crusts.</w:t>
      </w:r>
      <w:r w:rsidR="005331E6">
        <w:t xml:space="preserve"> </w:t>
      </w:r>
      <w:r w:rsidR="00964DE9">
        <w:t>They calculate the lowest range for Fe-Mn deposit sink</w:t>
      </w:r>
      <w:r w:rsidR="00260512">
        <w:t>,</w:t>
      </w:r>
      <w:r w:rsidR="00964DE9">
        <w:t xml:space="preserve"> </w:t>
      </w:r>
      <w:r w:rsidR="00964DE9" w:rsidRPr="00964DE9">
        <w:t>1.5 to 5.9×10</w:t>
      </w:r>
      <w:r w:rsidR="00964DE9" w:rsidRPr="00964DE9">
        <w:rPr>
          <w:vertAlign w:val="superscript"/>
        </w:rPr>
        <w:t>8</w:t>
      </w:r>
      <w:r w:rsidR="00964DE9" w:rsidRPr="00964DE9">
        <w:t xml:space="preserve"> </w:t>
      </w:r>
      <w:r w:rsidR="00964DE9">
        <w:t xml:space="preserve">Ni </w:t>
      </w:r>
      <w:r w:rsidR="00964DE9" w:rsidRPr="00964DE9">
        <w:t>mol/yr</w:t>
      </w:r>
      <w:r w:rsidR="00D94F89">
        <w:t>.</w:t>
      </w:r>
      <w:r w:rsidR="005318BA">
        <w:t xml:space="preserve"> The estimates for this flux vary considerably and cover greatly differing sediment types.</w:t>
      </w:r>
      <w:r w:rsidR="00F676C8">
        <w:t xml:space="preserve"> </w:t>
      </w:r>
      <w:r w:rsidR="005318BA">
        <w:t>For Ni marine budgets, t</w:t>
      </w:r>
      <w:r w:rsidR="00B22D8F">
        <w:t xml:space="preserve">he most often used value is </w:t>
      </w:r>
      <w:commentRangeStart w:id="35"/>
      <w:r w:rsidR="00CF661E">
        <w:t>5.1x10</w:t>
      </w:r>
      <w:r w:rsidR="00CF661E">
        <w:rPr>
          <w:vertAlign w:val="superscript"/>
        </w:rPr>
        <w:t>8</w:t>
      </w:r>
      <w:r w:rsidR="00CF661E">
        <w:t xml:space="preserve"> Ni mol/</w:t>
      </w:r>
      <w:proofErr w:type="spellStart"/>
      <w:r w:rsidR="00CF661E">
        <w:t>yr</w:t>
      </w:r>
      <w:commentRangeEnd w:id="35"/>
      <w:proofErr w:type="spellEnd"/>
      <w:r w:rsidR="00CA5519">
        <w:rPr>
          <w:rStyle w:val="CommentReference"/>
        </w:rPr>
        <w:commentReference w:id="35"/>
      </w:r>
      <w:r w:rsidR="00B22D8F">
        <w:t xml:space="preserve"> </w:t>
      </w:r>
      <w:commentRangeStart w:id="36"/>
      <w:r w:rsidR="00CA5519">
        <w:fldChar w:fldCharType="begin" w:fldLock="1"/>
      </w:r>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Ciscato et al., 2018; Gall et al., 2013; Gueguen and Rouxel, 2021)</w:t>
      </w:r>
      <w:r w:rsidR="00CA5519">
        <w:fldChar w:fldCharType="end"/>
      </w:r>
      <w:commentRangeEnd w:id="36"/>
      <w:r w:rsidR="00E36052">
        <w:rPr>
          <w:rStyle w:val="CommentReference"/>
        </w:rPr>
        <w:commentReference w:id="36"/>
      </w:r>
      <w:r w:rsidR="00CF661E">
        <w:t xml:space="preserve">. </w:t>
      </w:r>
    </w:p>
    <w:p w14:paraId="017098E9" w14:textId="06F3CB53" w:rsidR="005331E6" w:rsidRPr="008171A8" w:rsidRDefault="005331E6" w:rsidP="00F8651F">
      <w:pPr>
        <w:pStyle w:val="Heading4"/>
      </w:pPr>
      <w:r>
        <w:t>Organic</w:t>
      </w:r>
      <w:r w:rsidR="00C9715A">
        <w:t xml:space="preserve"> Matter</w:t>
      </w:r>
      <w:r w:rsidR="00CF4485">
        <w:t xml:space="preserve"> </w:t>
      </w:r>
    </w:p>
    <w:p w14:paraId="57A6C21D" w14:textId="150D4051" w:rsidR="005331E6" w:rsidRDefault="0060238D" w:rsidP="005331E6">
      <w:pPr>
        <w:spacing w:after="0"/>
        <w:ind w:firstLine="720"/>
        <w:jc w:val="both"/>
        <w:textAlignment w:val="baseline"/>
      </w:pPr>
      <w:r>
        <w:t>Because Ni</w:t>
      </w:r>
      <w:r w:rsidR="005331E6">
        <w:t xml:space="preserve"> is a </w:t>
      </w:r>
      <w:r w:rsidR="00805B42">
        <w:t>bioactive</w:t>
      </w:r>
      <w:r w:rsidR="005331E6">
        <w:t xml:space="preserve"> element </w:t>
      </w:r>
      <w:r w:rsidR="003B0004">
        <w:t>associated with cellular uptake</w:t>
      </w:r>
      <w:r w:rsidR="00FE12E9">
        <w:t>, it</w:t>
      </w:r>
      <w:r w:rsidR="005331E6">
        <w:t xml:space="preserve"> can be </w:t>
      </w:r>
      <w:r w:rsidR="00805B42">
        <w:t xml:space="preserve">associated and potentially </w:t>
      </w:r>
      <w:r w:rsidR="005331E6">
        <w:t xml:space="preserve">buried with organic </w:t>
      </w:r>
      <w:commentRangeStart w:id="37"/>
      <w:r w:rsidR="00F11C8F">
        <w:t>matter</w:t>
      </w:r>
      <w:r w:rsidR="00721E4C">
        <w:t xml:space="preserve"> </w:t>
      </w:r>
      <w:commentRangeEnd w:id="37"/>
      <w:r w:rsidR="00A22C33">
        <w:rPr>
          <w:rStyle w:val="CommentReference"/>
        </w:rPr>
        <w:commentReference w:id="37"/>
      </w:r>
      <w:r w:rsidR="00721E4C">
        <w:t>(OM)</w:t>
      </w:r>
      <w:r w:rsidR="00805B42">
        <w:t>.</w:t>
      </w:r>
      <w:r w:rsidR="002A5DC2">
        <w:t xml:space="preserve"> T</w:t>
      </w:r>
      <w:r w:rsidR="00E076CB">
        <w:t xml:space="preserve">he approach </w:t>
      </w:r>
      <w:r w:rsidR="00FB420F">
        <w:t xml:space="preserve">taken in the literature </w:t>
      </w:r>
      <w:r w:rsidR="00E076CB">
        <w:t xml:space="preserve">to quantify this sink </w:t>
      </w:r>
      <w:r w:rsidR="002A5DC2">
        <w:t>multiplies</w:t>
      </w:r>
      <w:r w:rsidR="00E076CB">
        <w:t xml:space="preserve"> the total flux of the sediment (OM burial/year) by </w:t>
      </w:r>
      <w:r w:rsidR="002419D8">
        <w:t>the</w:t>
      </w:r>
      <w:r w:rsidR="00E076CB">
        <w:t xml:space="preserve"> associated Ni content (Ni/TOC). </w:t>
      </w:r>
      <w:r w:rsidR="005331E6">
        <w:t>A</w:t>
      </w:r>
      <w:r w:rsidR="004B0603">
        <w:t>n early</w:t>
      </w:r>
      <w:r w:rsidR="005331E6">
        <w:t xml:space="preserve"> estimate of organic matter preservation used </w:t>
      </w:r>
      <w:r w:rsidR="003D4809">
        <w:t xml:space="preserve">seafloor </w:t>
      </w:r>
      <w:r w:rsidR="005331E6">
        <w:t xml:space="preserve">area, total sediment burial flux and </w:t>
      </w:r>
      <w:r w:rsidR="00DA6910">
        <w:t>average</w:t>
      </w:r>
      <w:r w:rsidR="005331E6">
        <w:t xml:space="preserve"> %TOC to calculate </w:t>
      </w:r>
      <w:r w:rsidR="003D4809">
        <w:t>OM fluxes from high productivity zones and pelagic zones of</w:t>
      </w:r>
      <w:r w:rsidR="005331E6">
        <w:t xml:space="preserve"> </w:t>
      </w:r>
      <w:r w:rsidR="00EB722E">
        <w:t>1x</w:t>
      </w:r>
      <w:r w:rsidR="005331E6">
        <w:t>10</w:t>
      </w:r>
      <w:r w:rsidR="005331E6">
        <w:rPr>
          <w:vertAlign w:val="superscript"/>
        </w:rPr>
        <w:t>13</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5331E6">
        <w:t xml:space="preserve"> </w:t>
      </w:r>
      <w:r w:rsidR="00DA6910">
        <w:t xml:space="preserve">and </w:t>
      </w:r>
      <w:r w:rsidR="00DA6910" w:rsidRPr="00292EE9">
        <w:t>5x10</w:t>
      </w:r>
      <w:r w:rsidR="00DA6910" w:rsidRPr="00292EE9">
        <w:rPr>
          <w:vertAlign w:val="superscript"/>
        </w:rPr>
        <w:t>12</w:t>
      </w:r>
      <w:r w:rsidR="00DA6910">
        <w:t xml:space="preserve"> g </w:t>
      </w:r>
      <w:proofErr w:type="spellStart"/>
      <w:r w:rsidR="00DA6910" w:rsidRPr="00292EE9">
        <w:t>C</w:t>
      </w:r>
      <w:r w:rsidR="00DA6910">
        <w:rPr>
          <w:vertAlign w:val="subscript"/>
        </w:rPr>
        <w:t>org</w:t>
      </w:r>
      <w:proofErr w:type="spellEnd"/>
      <w:r w:rsidR="00DA6910">
        <w:t>/</w:t>
      </w:r>
      <w:proofErr w:type="spellStart"/>
      <w:r w:rsidR="00DA6910">
        <w:t>yr</w:t>
      </w:r>
      <w:proofErr w:type="spellEnd"/>
      <w:r w:rsidR="003D4809">
        <w:t>,</w:t>
      </w:r>
      <w:r w:rsidR="00DA6910">
        <w:t xml:space="preserve"> respectively,</w:t>
      </w:r>
      <w:r w:rsidR="005331E6">
        <w:t xml:space="preserve"> with a 50% uncertainty</w:t>
      </w:r>
      <w:r w:rsidR="00293645">
        <w:t xml:space="preserve"> </w:t>
      </w:r>
      <w:r w:rsidR="00293645">
        <w:fldChar w:fldCharType="begin" w:fldLock="1"/>
      </w:r>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r w:rsidR="00293645">
        <w:fldChar w:fldCharType="end"/>
      </w:r>
      <w:r w:rsidR="005331E6">
        <w:t xml:space="preserve">. A more recent estimate using </w:t>
      </w:r>
      <w:r w:rsidR="005331E6">
        <w:rPr>
          <w:vertAlign w:val="superscript"/>
        </w:rPr>
        <w:t>230</w:t>
      </w:r>
      <w:r w:rsidR="005331E6" w:rsidRPr="00323AA8">
        <w:t>Th</w:t>
      </w:r>
      <w:r w:rsidR="002D7F24">
        <w:t xml:space="preserve"> </w:t>
      </w:r>
      <w:r w:rsidR="005331E6">
        <w:t xml:space="preserve">normalized fluxes </w:t>
      </w:r>
      <w:r w:rsidR="00B234C3">
        <w:t>calculated a</w:t>
      </w:r>
      <w:r w:rsidR="00104EE8">
        <w:t xml:space="preserve"> total </w:t>
      </w:r>
      <w:r w:rsidR="005331E6">
        <w:t xml:space="preserve">TOC burial </w:t>
      </w:r>
      <w:r w:rsidR="00104EE8">
        <w:t xml:space="preserve">for deep-sea sediments deposited (&gt;1000m) </w:t>
      </w:r>
      <w:r w:rsidR="009A0571">
        <w:t>of</w:t>
      </w:r>
      <w:r w:rsidR="00104EE8">
        <w:t xml:space="preserve"> </w:t>
      </w:r>
      <w:r w:rsidR="005331E6">
        <w:t>20x10</w:t>
      </w:r>
      <w:r w:rsidR="005331E6">
        <w:rPr>
          <w:vertAlign w:val="superscript"/>
        </w:rPr>
        <w:t>12</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9A0571">
        <w:t xml:space="preserve"> </w:t>
      </w:r>
      <w:r w:rsidR="009A0571">
        <w:fldChar w:fldCharType="begin" w:fldLock="1"/>
      </w:r>
      <w:r w:rsidR="00D21404">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mendeley":{"formattedCitation":"(Hayes et al., 2021)","plainTextFormattedCitation":"(Hayes et al., 2021)","previouslyFormattedCitation":"(Hayes et al., 2021)"},"properties":{"noteIndex":0},"schema":"https://github.com/citation-style-language/schema/raw/master/csl-citation.json"}</w:instrText>
      </w:r>
      <w:r w:rsidR="009A0571">
        <w:fldChar w:fldCharType="separate"/>
      </w:r>
      <w:r w:rsidR="009A0571" w:rsidRPr="009A0571">
        <w:rPr>
          <w:noProof/>
        </w:rPr>
        <w:t>(Hayes et al., 2021)</w:t>
      </w:r>
      <w:r w:rsidR="009A0571">
        <w:fldChar w:fldCharType="end"/>
      </w:r>
      <w:r w:rsidR="005331E6">
        <w:t>.</w:t>
      </w:r>
      <w:r w:rsidR="00C361F7">
        <w:t xml:space="preserve"> </w:t>
      </w:r>
      <w:r w:rsidR="003D0592">
        <w:t xml:space="preserve">To estimate the Ni/TOC, </w:t>
      </w:r>
      <w:r w:rsidR="002A5DC2">
        <w:t xml:space="preserve">past studies have primarily focused on </w:t>
      </w:r>
      <w:r w:rsidR="003D0592">
        <w:t xml:space="preserve">productive regions. Nickel </w:t>
      </w:r>
      <w:r w:rsidR="005331E6">
        <w:t>is often associated linearly with TOC</w:t>
      </w:r>
      <w:r w:rsidR="00F800E8">
        <w:t xml:space="preserve">, and the slope </w:t>
      </w:r>
      <w:r w:rsidR="002D2BD4">
        <w:t>of this relationship can be applied to the flux calculation</w:t>
      </w:r>
      <w:r w:rsidR="00F800E8">
        <w:t>.</w:t>
      </w:r>
      <w:r w:rsidR="002D2BD4">
        <w:t xml:space="preserve"> </w:t>
      </w:r>
      <w:r w:rsidR="002A5DC2">
        <w:t xml:space="preserve">The </w:t>
      </w:r>
      <w:r w:rsidR="00736ACC">
        <w:t xml:space="preserve">Ni/TOC derived </w:t>
      </w:r>
      <w:r w:rsidR="005331E6">
        <w:t xml:space="preserve">from the </w:t>
      </w:r>
      <w:r w:rsidR="002A5DC2">
        <w:t>P</w:t>
      </w:r>
      <w:r w:rsidR="005331E6">
        <w:t>eru upwelling region</w:t>
      </w:r>
      <w:r w:rsidR="00736ACC">
        <w:t>, which have an Ni/TOC intercept of 0</w:t>
      </w:r>
      <w:r w:rsidR="002A5DC2">
        <w:t xml:space="preserve"> and therefore has a negligible non-authigenic Ni contribution</w:t>
      </w:r>
      <w:r w:rsidR="00BA267E">
        <w:t xml:space="preserve">, </w:t>
      </w:r>
      <w:r w:rsidR="00A84D2F">
        <w:t xml:space="preserve">has been used </w:t>
      </w:r>
      <w:r w:rsidR="005331E6">
        <w:t xml:space="preserve">to calculate the fraction of Ni that is buried with organic matter at </w:t>
      </w:r>
      <w:r w:rsidR="00A84D2F">
        <w:t xml:space="preserve">productive upwelling regions </w:t>
      </w:r>
      <w:r w:rsidR="005331E6">
        <w:t xml:space="preserve">(9 Ni ppm/TOC </w:t>
      </w:r>
      <w:proofErr w:type="spellStart"/>
      <w:r w:rsidR="005331E6">
        <w:t>wt</w:t>
      </w:r>
      <w:proofErr w:type="spellEnd"/>
      <w:r w:rsidR="005331E6">
        <w:t xml:space="preserve">%). </w:t>
      </w:r>
      <w:r w:rsidR="00A84D2F">
        <w:t>To the best of our knowledge, there is no estimate of the Ni/TOC for OM buried in pelagic zones, and therefore p</w:t>
      </w:r>
      <w:r w:rsidR="00190446">
        <w:t>elagic OM</w:t>
      </w:r>
      <w:r w:rsidR="0091468E">
        <w:t xml:space="preserve"> may be </w:t>
      </w:r>
      <w:r w:rsidR="00190446">
        <w:t>a</w:t>
      </w:r>
      <w:r w:rsidR="00A84D2F">
        <w:t>n omitted</w:t>
      </w:r>
      <w:r w:rsidR="00190446">
        <w:t xml:space="preserve"> </w:t>
      </w:r>
      <w:r w:rsidR="0091468E">
        <w:t>nontrivial output of Ni</w:t>
      </w:r>
      <w:r w:rsidR="00190446">
        <w:t xml:space="preserve">. </w:t>
      </w:r>
      <w:r w:rsidR="0020553B">
        <w:t xml:space="preserve">The </w:t>
      </w:r>
      <w:commentRangeStart w:id="38"/>
      <w:r w:rsidR="00394061">
        <w:t>generally cited</w:t>
      </w:r>
      <w:r w:rsidR="0020553B">
        <w:t xml:space="preserve"> </w:t>
      </w:r>
      <w:commentRangeEnd w:id="38"/>
      <w:r w:rsidR="00E36052">
        <w:rPr>
          <w:rStyle w:val="CommentReference"/>
        </w:rPr>
        <w:commentReference w:id="38"/>
      </w:r>
      <w:r w:rsidR="0020553B">
        <w:t xml:space="preserve">calculation from </w:t>
      </w:r>
      <w:r w:rsidR="00D21404">
        <w:fldChar w:fldCharType="begin" w:fldLock="1"/>
      </w:r>
      <w:r w:rsidR="002F0C4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manualFormatting":"Ciscato et al. (2018)","plainTextFormattedCitation":"(Ciscato et al., 2018)","previouslyFormattedCitation":"(Ciscato et al., 2018)"},"properties":{"noteIndex":0},"schema":"https://github.com/citation-style-language/schema/raw/master/csl-citation.json"}</w:instrText>
      </w:r>
      <w:r w:rsidR="00D21404">
        <w:fldChar w:fldCharType="separate"/>
      </w:r>
      <w:r w:rsidR="00D21404" w:rsidRPr="00D21404">
        <w:rPr>
          <w:noProof/>
        </w:rPr>
        <w:t xml:space="preserve">Ciscato et al. </w:t>
      </w:r>
      <w:r w:rsidR="00D21404">
        <w:rPr>
          <w:noProof/>
        </w:rPr>
        <w:t>(</w:t>
      </w:r>
      <w:r w:rsidR="00D21404" w:rsidRPr="00D21404">
        <w:rPr>
          <w:noProof/>
        </w:rPr>
        <w:t>2018)</w:t>
      </w:r>
      <w:r w:rsidR="00D21404">
        <w:fldChar w:fldCharType="end"/>
      </w:r>
      <w:r w:rsidR="00D21404">
        <w:t xml:space="preserve"> </w:t>
      </w:r>
      <w:r w:rsidR="0020553B">
        <w:t xml:space="preserve">uses </w:t>
      </w:r>
      <w:r w:rsidR="0091468E">
        <w:t>the flux of high</w:t>
      </w:r>
      <w:r w:rsidR="004E2B0B">
        <w:t xml:space="preserve"> </w:t>
      </w:r>
      <w:r w:rsidR="003426A3">
        <w:t>productivity</w:t>
      </w:r>
      <w:r w:rsidR="004E2B0B">
        <w:t xml:space="preserve"> zones from Hedges and Kiel </w:t>
      </w:r>
      <w:r w:rsidR="0020553B">
        <w:t>(</w:t>
      </w:r>
      <w:r w:rsidR="004E2B0B">
        <w:t>1995</w:t>
      </w:r>
      <w:r w:rsidR="0020553B">
        <w:t>)</w:t>
      </w:r>
      <w:r w:rsidR="004E2B0B">
        <w:t xml:space="preserve"> (10</w:t>
      </w:r>
      <w:r w:rsidR="004E2B0B">
        <w:rPr>
          <w:vertAlign w:val="superscript"/>
        </w:rPr>
        <w:t>13</w:t>
      </w:r>
      <w:r w:rsidR="004E2B0B">
        <w:t xml:space="preserve"> </w:t>
      </w:r>
      <w:r w:rsidR="000D440C">
        <w:t>g</w:t>
      </w:r>
      <w:r w:rsidR="004E2B0B">
        <w:t xml:space="preserve"> </w:t>
      </w:r>
      <w:proofErr w:type="spellStart"/>
      <w:r w:rsidR="004E2B0B">
        <w:t>C</w:t>
      </w:r>
      <w:r w:rsidR="00F80EC5">
        <w:softHyphen/>
      </w:r>
      <w:r w:rsidR="00F80EC5">
        <w:rPr>
          <w:vertAlign w:val="subscript"/>
        </w:rPr>
        <w:t>org</w:t>
      </w:r>
      <w:proofErr w:type="spellEnd"/>
      <w:r w:rsidR="004E2B0B">
        <w:t>/</w:t>
      </w:r>
      <w:proofErr w:type="spellStart"/>
      <w:r w:rsidR="004E2B0B">
        <w:t>yr</w:t>
      </w:r>
      <w:proofErr w:type="spellEnd"/>
      <w:r w:rsidR="004E2B0B">
        <w:t>)</w:t>
      </w:r>
      <w:r w:rsidR="00467889">
        <w:t xml:space="preserve"> and the Peru Ni/TOC</w:t>
      </w:r>
      <w:r w:rsidR="0020553B">
        <w:t xml:space="preserve"> to calculate a</w:t>
      </w:r>
      <w:r w:rsidR="005331E6">
        <w:t xml:space="preserve"> flux of Ni out into organic matter 1.5x10</w:t>
      </w:r>
      <w:r w:rsidR="005331E6">
        <w:rPr>
          <w:vertAlign w:val="superscript"/>
        </w:rPr>
        <w:t>8</w:t>
      </w:r>
      <w:r w:rsidR="005331E6">
        <w:t xml:space="preserve"> mol Ni/yr.</w:t>
      </w:r>
    </w:p>
    <w:p w14:paraId="2F8D49E5" w14:textId="3163E734" w:rsidR="007B3FBB" w:rsidRDefault="007B3FBB" w:rsidP="00F8651F">
      <w:pPr>
        <w:pStyle w:val="Heading4"/>
      </w:pPr>
      <w:r>
        <w:t>Euxinic Sediments</w:t>
      </w:r>
    </w:p>
    <w:p w14:paraId="0ACF0FDB" w14:textId="58B7145B" w:rsidR="00880F09" w:rsidRDefault="007B3FBB" w:rsidP="007B3FBB">
      <w:pPr>
        <w:spacing w:after="0"/>
        <w:jc w:val="both"/>
        <w:textAlignment w:val="baseline"/>
      </w:pPr>
      <w:r>
        <w:tab/>
      </w:r>
      <w:r w:rsidR="00C70B97">
        <w:t>Th</w:t>
      </w:r>
      <w:r w:rsidR="00394061">
        <w:t>e euxinic</w:t>
      </w:r>
      <w:r w:rsidR="00C70B97">
        <w:t xml:space="preserve"> flux is one of the smallest estimated thus far </w:t>
      </w:r>
      <w:r w:rsidR="00C70B97">
        <w:fldChar w:fldCharType="begin" w:fldLock="1"/>
      </w:r>
      <w:r w:rsidR="00505699">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rsidR="00C70B97">
        <w:fldChar w:fldCharType="separate"/>
      </w:r>
      <w:r w:rsidR="007440DD" w:rsidRPr="007440DD">
        <w:rPr>
          <w:noProof/>
        </w:rPr>
        <w:t>(Ciscato et al., 2018; Little et al., 2015)</w:t>
      </w:r>
      <w:r w:rsidR="00C70B97">
        <w:fldChar w:fldCharType="end"/>
      </w:r>
      <w:r w:rsidR="00C70B97">
        <w:t xml:space="preserve">. </w:t>
      </w:r>
      <w:r w:rsidR="00210045">
        <w:t xml:space="preserve">There have been two approaches to calculating the euxinic flux: one using a Ni-TOC relationship and one using Ni-Mo relationship. </w:t>
      </w:r>
      <w:r w:rsidR="00701100">
        <w:t xml:space="preserve">Both calculations used sediments from the Black Sea as representative of euxinic sediments. </w:t>
      </w:r>
      <w:r w:rsidR="002F0C40">
        <w:fldChar w:fldCharType="begin" w:fldLock="1"/>
      </w:r>
      <w:r w:rsidR="009A1E62">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9A1E62">
        <w:rPr>
          <w:rFonts w:ascii="Cambria Math" w:hAnsi="Cambria Math" w:cs="Cambria Math"/>
        </w:rPr>
        <w:instrText>∼</w:instrText>
      </w:r>
      <w:r w:rsidR="009A1E62">
        <w:instrText>1 ppm in detrital sediments) and Cd (</w:instrText>
      </w:r>
      <w:r w:rsidR="009A1E62">
        <w:rPr>
          <w:rFonts w:ascii="Cambria Math" w:hAnsi="Cambria Math" w:cs="Cambria Math"/>
        </w:rPr>
        <w:instrText>∼</w:instrText>
      </w:r>
      <w:r w:rsidR="009A1E62">
        <w:instrText>0.3 ppm), respectively, compared to values not greater than 17 in any setting for the other five metals (</w:instrText>
      </w:r>
      <w:r w:rsidR="009A1E62">
        <w:rPr>
          <w:rFonts w:ascii="Cambria Math" w:hAnsi="Cambria Math" w:cs="Cambria Math"/>
        </w:rPr>
        <w:instrText>∼</w:instrText>
      </w:r>
      <w:r w:rsidR="009A1E62">
        <w:instrText xml:space="preserve">45 ppm to </w:instrText>
      </w:r>
      <w:r w:rsidR="009A1E62">
        <w:rPr>
          <w:rFonts w:ascii="Cambria Math" w:hAnsi="Cambria Math" w:cs="Cambria Math"/>
        </w:rPr>
        <w:instrText>∼</w:instrText>
      </w:r>
      <w:r w:rsidR="009A1E62">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manualFormatting":"Little et al. (2015)","plainTextFormattedCitation":"(Little et al., 2015)","previouslyFormattedCitation":"(Little et al., 2015)"},"properties":{"noteIndex":0},"schema":"https://github.com/citation-style-language/schema/raw/master/csl-citation.json"}</w:instrText>
      </w:r>
      <w:r w:rsidR="002F0C40">
        <w:fldChar w:fldCharType="separate"/>
      </w:r>
      <w:r w:rsidR="002F0C40" w:rsidRPr="002F0C40">
        <w:rPr>
          <w:noProof/>
        </w:rPr>
        <w:t xml:space="preserve">Little et al. </w:t>
      </w:r>
      <w:r w:rsidR="002F0C40">
        <w:rPr>
          <w:noProof/>
        </w:rPr>
        <w:t>(</w:t>
      </w:r>
      <w:r w:rsidR="002F0C40" w:rsidRPr="002F0C40">
        <w:rPr>
          <w:noProof/>
        </w:rPr>
        <w:t>2015)</w:t>
      </w:r>
      <w:r w:rsidR="002F0C40">
        <w:fldChar w:fldCharType="end"/>
      </w:r>
      <w:r w:rsidR="002F0C40">
        <w:t xml:space="preserve"> </w:t>
      </w:r>
      <w:r w:rsidR="005F5F58">
        <w:t>use</w:t>
      </w:r>
      <w:r w:rsidR="00210045">
        <w:t>d</w:t>
      </w:r>
      <w:r w:rsidR="005F5F58">
        <w:t xml:space="preserve"> the better constrained Mo mass balance </w:t>
      </w:r>
      <w:r w:rsidR="00014400">
        <w:t>along with</w:t>
      </w:r>
      <w:r w:rsidR="00701100">
        <w:t xml:space="preserve"> the </w:t>
      </w:r>
      <w:r w:rsidR="009A1E62">
        <w:t>authigenic</w:t>
      </w:r>
      <w:r w:rsidR="00701100">
        <w:t xml:space="preserve"> Ni/Mo values from Black Sea sediments </w:t>
      </w:r>
      <w:r w:rsidR="005F5F58">
        <w:t>to calculate the euxinic sink of Ni</w:t>
      </w:r>
      <w:r w:rsidR="00014400">
        <w:t xml:space="preserve"> of 0.4x10</w:t>
      </w:r>
      <w:r w:rsidR="00014400">
        <w:rPr>
          <w:vertAlign w:val="superscript"/>
        </w:rPr>
        <w:t>8</w:t>
      </w:r>
      <w:r w:rsidR="00014400">
        <w:t xml:space="preserve"> Ni mol/yr</w:t>
      </w:r>
      <w:r w:rsidR="005F5F58">
        <w:t>.</w:t>
      </w:r>
      <w:r w:rsidR="00701100">
        <w:t xml:space="preserve"> </w:t>
      </w:r>
      <w:proofErr w:type="spellStart"/>
      <w:r w:rsidR="00CC13F8">
        <w:t>Ciscato</w:t>
      </w:r>
      <w:proofErr w:type="spellEnd"/>
      <w:r w:rsidR="00CC13F8">
        <w:t xml:space="preserve"> et al. (2018) </w:t>
      </w:r>
      <w:r w:rsidR="007440DD">
        <w:t xml:space="preserve">instead </w:t>
      </w:r>
      <w:r w:rsidR="00014400">
        <w:t>c</w:t>
      </w:r>
      <w:r w:rsidR="005F5F58">
        <w:t>alculated the euxinic sink s</w:t>
      </w:r>
      <w:r w:rsidR="00C70B97">
        <w:t>imilar to</w:t>
      </w:r>
      <w:r w:rsidR="00014400">
        <w:t xml:space="preserve"> the productive region</w:t>
      </w:r>
      <w:r w:rsidR="00C70B97">
        <w:t xml:space="preserve"> OM</w:t>
      </w:r>
      <w:r w:rsidR="00014400">
        <w:t xml:space="preserve"> sink.</w:t>
      </w:r>
      <w:r w:rsidR="00C70B97">
        <w:t xml:space="preserve"> </w:t>
      </w:r>
      <w:r w:rsidR="00CC13F8">
        <w:t>They used an estimation of the</w:t>
      </w:r>
      <w:r w:rsidR="00CC13F8" w:rsidRPr="00CC13F8">
        <w:t xml:space="preserve"> </w:t>
      </w:r>
      <w:r w:rsidR="00CC13F8">
        <w:t>organic carbon flux into anoxic basins (1x10</w:t>
      </w:r>
      <w:r w:rsidR="00CC13F8">
        <w:rPr>
          <w:vertAlign w:val="superscript"/>
        </w:rPr>
        <w:t>12</w:t>
      </w:r>
      <w:r w:rsidR="00CC13F8">
        <w:t xml:space="preserve"> g C/year</w:t>
      </w:r>
      <w:r w:rsidR="00505699">
        <w:t xml:space="preserve"> with an uncertainty of 50%</w:t>
      </w:r>
      <w:r w:rsidR="00F01593">
        <w:t>;</w:t>
      </w:r>
      <w:r w:rsidR="00CC13F8">
        <w:t xml:space="preserve"> </w:t>
      </w:r>
      <w:r w:rsidR="00F01593">
        <w:fldChar w:fldCharType="begin" w:fldLock="1"/>
      </w:r>
      <w:r w:rsidR="00FE756E">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mendeley":{"formattedCitation":"(Berner, 1982)","manualFormatting":"Berner, (1982)","plainTextFormattedCitation":"(Berner, 1982)","previouslyFormattedCitation":"(Berner, 1982)"},"properties":{"noteIndex":0},"schema":"https://github.com/citation-style-language/schema/raw/master/csl-citation.json"}</w:instrText>
      </w:r>
      <w:r w:rsidR="00F01593">
        <w:fldChar w:fldCharType="separate"/>
      </w:r>
      <w:r w:rsidR="00F01593" w:rsidRPr="00F01593">
        <w:rPr>
          <w:noProof/>
        </w:rPr>
        <w:t xml:space="preserve">Berner, </w:t>
      </w:r>
      <w:r w:rsidR="00F01593">
        <w:rPr>
          <w:noProof/>
        </w:rPr>
        <w:t>(</w:t>
      </w:r>
      <w:r w:rsidR="00F01593" w:rsidRPr="00F01593">
        <w:rPr>
          <w:noProof/>
        </w:rPr>
        <w:t>1982)</w:t>
      </w:r>
      <w:r w:rsidR="00F01593">
        <w:fldChar w:fldCharType="end"/>
      </w:r>
      <w:r w:rsidR="00CC13F8">
        <w:t xml:space="preserve">) and </w:t>
      </w:r>
      <w:r w:rsidR="00505699">
        <w:t>the Ni/TOC ratios from Black Sea euxinic sediments (0.54-1.49x10</w:t>
      </w:r>
      <w:r w:rsidR="00505699">
        <w:rPr>
          <w:vertAlign w:val="superscript"/>
        </w:rPr>
        <w:t>-3</w:t>
      </w:r>
      <w:r w:rsidR="00505699">
        <w:t xml:space="preserve"> Ni</w:t>
      </w:r>
      <w:r w:rsidR="00EA51EB">
        <w:t xml:space="preserve"> ppm</w:t>
      </w:r>
      <w:r w:rsidR="00505699">
        <w:t xml:space="preserve">/TOC </w:t>
      </w:r>
      <w:proofErr w:type="spellStart"/>
      <w:r w:rsidR="00505699">
        <w:t>wt</w:t>
      </w:r>
      <w:proofErr w:type="spellEnd"/>
      <w:r w:rsidR="00505699">
        <w:t xml:space="preserve">% </w:t>
      </w:r>
      <w:r w:rsidR="00505699">
        <w:fldChar w:fldCharType="begin" w:fldLock="1"/>
      </w:r>
      <w:r w:rsidR="00505699">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plainTextFormattedCitation":"(Little et al., 2015; Vance et al., 2016)","previouslyFormattedCitation":"(Little et al., 2015; Vance et al., 2016)"},"properties":{"noteIndex":0},"schema":"https://github.com/citation-style-language/schema/raw/master/csl-citation.json"}</w:instrText>
      </w:r>
      <w:r w:rsidR="00505699">
        <w:fldChar w:fldCharType="separate"/>
      </w:r>
      <w:r w:rsidR="00505699" w:rsidRPr="00505699">
        <w:rPr>
          <w:noProof/>
        </w:rPr>
        <w:t>(Little et al., 2015; Vance et al., 2016)</w:t>
      </w:r>
      <w:r w:rsidR="00505699">
        <w:fldChar w:fldCharType="end"/>
      </w:r>
      <w:r w:rsidR="00CC13F8">
        <w:t xml:space="preserve"> </w:t>
      </w:r>
      <w:r w:rsidR="00505699">
        <w:t>to calculate a total flux of 0.15x10</w:t>
      </w:r>
      <w:r w:rsidR="00505699">
        <w:rPr>
          <w:vertAlign w:val="superscript"/>
        </w:rPr>
        <w:t>8</w:t>
      </w:r>
      <w:r w:rsidR="00505699">
        <w:t xml:space="preserve"> Ni mol/</w:t>
      </w:r>
      <w:proofErr w:type="spellStart"/>
      <w:r w:rsidR="00505699">
        <w:t>yr</w:t>
      </w:r>
      <w:proofErr w:type="spellEnd"/>
      <w:r w:rsidR="00505699">
        <w:t xml:space="preserve"> </w:t>
      </w:r>
      <w:r w:rsidR="00210045">
        <w:fldChar w:fldCharType="begin" w:fldLock="1"/>
      </w:r>
      <w:r w:rsidR="007440DD">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210045">
        <w:fldChar w:fldCharType="separate"/>
      </w:r>
      <w:r w:rsidR="00210045" w:rsidRPr="00210045">
        <w:rPr>
          <w:noProof/>
        </w:rPr>
        <w:t>(Ciscato et al., 2018; Vance et al., 2016)</w:t>
      </w:r>
      <w:r w:rsidR="00210045">
        <w:fldChar w:fldCharType="end"/>
      </w:r>
      <w:r w:rsidR="00C70B97">
        <w:t xml:space="preserve">. </w:t>
      </w:r>
      <w:r w:rsidR="00505699">
        <w:t xml:space="preserve">The estimates are </w:t>
      </w:r>
      <w:r w:rsidR="00D721C5">
        <w:t>quite</w:t>
      </w:r>
      <w:r w:rsidR="00505699">
        <w:t xml:space="preserve"> different, however, they are both very small relative to the other sinks and, therefore, unless the estimates are off by an order of magnitude, the euxinic sink is mostly unimportant in modern oceans. </w:t>
      </w:r>
      <w:r w:rsidR="00866DC0">
        <w:t>The</w:t>
      </w:r>
      <w:r w:rsidR="00505699">
        <w:t xml:space="preserve"> </w:t>
      </w:r>
      <w:commentRangeStart w:id="39"/>
      <w:r w:rsidR="00505699">
        <w:t>most often used</w:t>
      </w:r>
      <w:r w:rsidR="00866DC0">
        <w:t xml:space="preserve"> </w:t>
      </w:r>
      <w:commentRangeEnd w:id="39"/>
      <w:r w:rsidR="00A22C33">
        <w:rPr>
          <w:rStyle w:val="CommentReference"/>
        </w:rPr>
        <w:commentReference w:id="39"/>
      </w:r>
      <w:r w:rsidR="00866DC0">
        <w:t>value</w:t>
      </w:r>
      <w:r w:rsidR="00505699">
        <w:t xml:space="preserve"> in Ni marine budgets </w:t>
      </w:r>
      <w:r w:rsidR="00866DC0">
        <w:t xml:space="preserve">is </w:t>
      </w:r>
      <w:r w:rsidR="00505699">
        <w:t>0.15x10</w:t>
      </w:r>
      <w:r w:rsidR="00505699">
        <w:rPr>
          <w:vertAlign w:val="superscript"/>
        </w:rPr>
        <w:t>8</w:t>
      </w:r>
      <w:r w:rsidR="00505699">
        <w:t xml:space="preserve"> Ni mol/</w:t>
      </w:r>
      <w:proofErr w:type="spellStart"/>
      <w:r w:rsidR="00505699">
        <w:t>yr</w:t>
      </w:r>
      <w:proofErr w:type="spellEnd"/>
      <w:r w:rsidR="00505699">
        <w:t xml:space="preserve"> </w:t>
      </w:r>
      <w:r w:rsidR="00505699">
        <w:fldChar w:fldCharType="begin" w:fldLock="1"/>
      </w:r>
      <w:r w:rsidR="003E52D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instrText>
      </w:r>
      <w:r w:rsidR="00505699">
        <w:fldChar w:fldCharType="separate"/>
      </w:r>
      <w:r w:rsidR="00505699" w:rsidRPr="00505699">
        <w:rPr>
          <w:noProof/>
        </w:rPr>
        <w:t>(Ciscato et al., 2018; Gueguen and Rouxel, 2021; Little et al., 2020)</w:t>
      </w:r>
      <w:r w:rsidR="00505699">
        <w:fldChar w:fldCharType="end"/>
      </w:r>
      <w:r w:rsidR="00505699">
        <w:t>.</w:t>
      </w:r>
    </w:p>
    <w:p w14:paraId="76E9026A" w14:textId="1FE89B2D" w:rsidR="00B60691" w:rsidRDefault="00F80EC5" w:rsidP="00B33B93">
      <w:pPr>
        <w:spacing w:after="0"/>
        <w:jc w:val="both"/>
        <w:textAlignment w:val="baseline"/>
      </w:pPr>
      <w:r>
        <w:tab/>
      </w:r>
      <w:r w:rsidR="009A56B7">
        <w:t>Taking these values together, t</w:t>
      </w:r>
      <w:r>
        <w:t xml:space="preserve">he sum of the sources </w:t>
      </w:r>
      <w:r w:rsidR="00C43D53">
        <w:t>equates to 3.</w:t>
      </w:r>
      <w:r w:rsidR="00F157DA">
        <w:t>6</w:t>
      </w:r>
      <w:r w:rsidR="00C43D53">
        <w:t>x10</w:t>
      </w:r>
      <w:r w:rsidR="00C43D53">
        <w:rPr>
          <w:vertAlign w:val="superscript"/>
        </w:rPr>
        <w:t xml:space="preserve">8 </w:t>
      </w:r>
      <w:r w:rsidR="00C43D53">
        <w:t>Ni mol/</w:t>
      </w:r>
      <w:proofErr w:type="spellStart"/>
      <w:r w:rsidR="00C43D53">
        <w:t>yr</w:t>
      </w:r>
      <w:proofErr w:type="spellEnd"/>
      <w:r w:rsidR="00C43D53">
        <w:t xml:space="preserve"> </w:t>
      </w:r>
      <w:r w:rsidR="002236C1">
        <w:t xml:space="preserve">and the sum of the sinks equates to </w:t>
      </w:r>
      <w:r w:rsidR="00FA43F2">
        <w:t>6.</w:t>
      </w:r>
      <w:r w:rsidR="007218B6">
        <w:t>8</w:t>
      </w:r>
      <w:r w:rsidR="00FA43F2">
        <w:t>x10</w:t>
      </w:r>
      <w:r w:rsidR="00FA43F2">
        <w:rPr>
          <w:vertAlign w:val="superscript"/>
        </w:rPr>
        <w:t>8</w:t>
      </w:r>
      <w:r w:rsidR="00FA43F2">
        <w:t xml:space="preserve"> Ni mol/</w:t>
      </w:r>
      <w:proofErr w:type="spellStart"/>
      <w:r w:rsidR="00FA43F2">
        <w:t>yr</w:t>
      </w:r>
      <w:proofErr w:type="spellEnd"/>
      <w:r w:rsidR="00FA43F2">
        <w:t>, nearly double the sum of the sources.</w:t>
      </w:r>
      <w:r w:rsidR="000F1F4B">
        <w:t xml:space="preserve"> </w:t>
      </w:r>
      <w:r w:rsidR="00612258">
        <w:t>What is missing from our understanding of the Ni marine cycle?</w:t>
      </w:r>
    </w:p>
    <w:p w14:paraId="2A3AEE90" w14:textId="77777777" w:rsidR="00556ED3" w:rsidRPr="00EA74D5" w:rsidRDefault="00556ED3" w:rsidP="00180F02">
      <w:pPr>
        <w:pStyle w:val="Heading2"/>
      </w:pPr>
      <w:bookmarkStart w:id="40" w:name="_Toc78741996"/>
      <w:bookmarkStart w:id="41" w:name="_Toc78742112"/>
      <w:commentRangeStart w:id="42"/>
      <w:r w:rsidRPr="00EA74D5">
        <w:t>Resolving the imbalance</w:t>
      </w:r>
      <w:bookmarkEnd w:id="40"/>
      <w:bookmarkEnd w:id="41"/>
      <w:commentRangeEnd w:id="42"/>
      <w:r w:rsidR="00ED535D">
        <w:rPr>
          <w:rStyle w:val="CommentReference"/>
          <w:rFonts w:ascii="Times New Roman" w:eastAsia="Times New Roman" w:hAnsi="Times New Roman" w:cs="Times New Roman"/>
          <w:color w:val="auto"/>
        </w:rPr>
        <w:commentReference w:id="42"/>
      </w:r>
    </w:p>
    <w:p w14:paraId="31DED8C3" w14:textId="003EA44E" w:rsidR="00556ED3" w:rsidRDefault="00556ED3" w:rsidP="00F8651F">
      <w:pPr>
        <w:spacing w:after="0"/>
        <w:ind w:firstLine="720"/>
        <w:jc w:val="both"/>
        <w:textAlignment w:val="baseline"/>
      </w:pPr>
      <w:r>
        <w:t xml:space="preserve"> There are two potential causes of the </w:t>
      </w:r>
      <w:ins w:id="43" w:author="Laura W" w:date="2021-08-25T10:21:00Z">
        <w:r w:rsidR="00ED535D">
          <w:t xml:space="preserve">apparent </w:t>
        </w:r>
      </w:ins>
      <w:r>
        <w:t>imbalance</w:t>
      </w:r>
      <w:r w:rsidR="004E2483">
        <w:t>:</w:t>
      </w:r>
      <w:r>
        <w:t xml:space="preserve"> missing fluxes or inaccurate flux estimates. </w:t>
      </w:r>
      <w:r w:rsidR="00612258">
        <w:t xml:space="preserve">Clearly, even with the best efforts, the flux estimates described above are </w:t>
      </w:r>
      <w:r w:rsidR="00530330">
        <w:t xml:space="preserve">often </w:t>
      </w:r>
      <w:commentRangeStart w:id="44"/>
      <w:r w:rsidR="00612258">
        <w:t>tenuously estimated</w:t>
      </w:r>
      <w:r w:rsidR="00D01190">
        <w:t xml:space="preserve"> or omitted and</w:t>
      </w:r>
      <w:r w:rsidR="00612258">
        <w:t xml:space="preserve"> hold significant uncertainties</w:t>
      </w:r>
      <w:commentRangeEnd w:id="44"/>
      <w:r w:rsidR="00ED535D">
        <w:rPr>
          <w:rStyle w:val="CommentReference"/>
        </w:rPr>
        <w:commentReference w:id="44"/>
      </w:r>
      <w:r w:rsidR="00612258">
        <w:t xml:space="preserve">. </w:t>
      </w:r>
      <w:commentRangeStart w:id="45"/>
      <w:r w:rsidR="00343104">
        <w:t>As shown</w:t>
      </w:r>
      <w:commentRangeEnd w:id="45"/>
      <w:r w:rsidR="00ED535D">
        <w:rPr>
          <w:rStyle w:val="CommentReference"/>
        </w:rPr>
        <w:commentReference w:id="45"/>
      </w:r>
      <w:r w:rsidR="00612258">
        <w:t xml:space="preserve">, </w:t>
      </w:r>
      <w:r w:rsidR="004E2483">
        <w:t xml:space="preserve">refining those directly is very difficult, and thus </w:t>
      </w:r>
      <w:r w:rsidR="00FB6524">
        <w:t>many in the community</w:t>
      </w:r>
      <w:r w:rsidR="004E2483">
        <w:t xml:space="preserve"> aim to apply a new constraint to the puzzle</w:t>
      </w:r>
      <w:r w:rsidR="0071211B">
        <w:t xml:space="preserve"> </w:t>
      </w:r>
      <w:r w:rsidR="0071211B">
        <w:fldChar w:fldCharType="begin" w:fldLock="1"/>
      </w:r>
      <w:r w:rsidR="001A7E7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manualFormatting":"(e.g., 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rsidR="0071211B">
        <w:fldChar w:fldCharType="separate"/>
      </w:r>
      <w:r w:rsidR="0071211B" w:rsidRPr="0071211B">
        <w:rPr>
          <w:noProof/>
        </w:rPr>
        <w:t>(</w:t>
      </w:r>
      <w:r w:rsidR="001A7E77" w:rsidRPr="001A7E77">
        <w:rPr>
          <w:i/>
          <w:iCs/>
          <w:noProof/>
        </w:rPr>
        <w:t>e.g.,</w:t>
      </w:r>
      <w:r w:rsidR="001A7E77">
        <w:rPr>
          <w:noProof/>
        </w:rPr>
        <w:t xml:space="preserve"> </w:t>
      </w:r>
      <w:r w:rsidR="0071211B" w:rsidRPr="0071211B">
        <w:rPr>
          <w:noProof/>
        </w:rPr>
        <w:t>Cameron and Vance, 2014; Ciscato et al., 2018; Little et al., 2020; Vance et al., 2016)</w:t>
      </w:r>
      <w:r w:rsidR="0071211B">
        <w:fldChar w:fldCharType="end"/>
      </w:r>
      <w:r w:rsidR="004E2483">
        <w:t>. A</w:t>
      </w:r>
      <w:r>
        <w:t>ssuming</w:t>
      </w:r>
      <w:r w:rsidRPr="004164EA">
        <w:t xml:space="preserve"> the ocean is </w:t>
      </w:r>
      <w:r>
        <w:t>at or near</w:t>
      </w:r>
      <w:r w:rsidRPr="004164EA">
        <w:t xml:space="preserve"> steady state with respect to Ni,</w:t>
      </w:r>
      <w:r>
        <w:t xml:space="preserve"> </w:t>
      </w:r>
      <w:r w:rsidRPr="004164EA">
        <w:t xml:space="preserve">the fluxes </w:t>
      </w:r>
      <w:r w:rsidRPr="009E7278">
        <w:rPr>
          <w:u w:val="single"/>
        </w:rPr>
        <w:t>and</w:t>
      </w:r>
      <w:r w:rsidRPr="004164EA">
        <w:t xml:space="preserve"> the abundance weighted isotopic compositions</w:t>
      </w:r>
      <w:r>
        <w:t xml:space="preserve"> of the Ni sources and sinks should balance</w:t>
      </w:r>
      <w:r w:rsidR="00B24539">
        <w:t xml:space="preserve"> (</w:t>
      </w:r>
      <w:commentRangeStart w:id="46"/>
      <w:r w:rsidR="00B24539">
        <w:t>eq. X and X</w:t>
      </w:r>
      <w:commentRangeEnd w:id="46"/>
      <w:r w:rsidR="00FB18D4">
        <w:rPr>
          <w:rStyle w:val="CommentReference"/>
        </w:rPr>
        <w:commentReference w:id="46"/>
      </w:r>
      <w:r w:rsidR="00B24539">
        <w:t>)</w:t>
      </w:r>
      <w:r>
        <w:t xml:space="preserve">. Therefore, </w:t>
      </w:r>
      <w:r w:rsidR="00342053">
        <w:t>one</w:t>
      </w:r>
      <w:r>
        <w:t xml:space="preserv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sidR="00FB18D4">
        <w:rPr>
          <w:color w:val="000000"/>
        </w:rPr>
        <w:t>).</w:t>
      </w:r>
      <w:r w:rsidR="000E03B2">
        <w:rPr>
          <w:color w:val="000000"/>
        </w:rPr>
        <w:t xml:space="preserve"> </w:t>
      </w:r>
      <w:bookmarkStart w:id="47" w:name="_Hlk63688902"/>
      <w:r w:rsidR="006A1E60">
        <w:rPr>
          <w:color w:val="000000"/>
        </w:rPr>
        <w:t>This approach has been successfully applied to</w:t>
      </w:r>
      <w:r w:rsidR="004F3221">
        <w:rPr>
          <w:color w:val="000000"/>
        </w:rPr>
        <w:t xml:space="preserve"> support</w:t>
      </w:r>
      <w:r w:rsidR="00FE756E">
        <w:rPr>
          <w:color w:val="000000"/>
        </w:rPr>
        <w:t xml:space="preserve"> the balance of inputs and outputs for</w:t>
      </w:r>
      <w:r w:rsidR="006A1E60">
        <w:rPr>
          <w:color w:val="000000"/>
        </w:rPr>
        <w:t xml:space="preserve"> other elemental cycles (</w:t>
      </w:r>
      <w:r w:rsidR="006A1E60" w:rsidRPr="009E7278">
        <w:rPr>
          <w:i/>
          <w:iCs/>
          <w:color w:val="000000"/>
        </w:rPr>
        <w:t>e.g.,</w:t>
      </w:r>
      <w:r w:rsidR="006A1E60">
        <w:rPr>
          <w:color w:val="000000"/>
        </w:rPr>
        <w:t xml:space="preserve"> Mo</w:t>
      </w:r>
      <w:r w:rsidR="00FE756E">
        <w:rPr>
          <w:color w:val="000000"/>
        </w:rPr>
        <w:t xml:space="preserve">, </w:t>
      </w:r>
      <w:r w:rsidR="00FE756E">
        <w:rPr>
          <w:color w:val="000000"/>
        </w:rPr>
        <w:fldChar w:fldCharType="begin" w:fldLock="1"/>
      </w:r>
      <w:r w:rsidR="00B3453D">
        <w:rPr>
          <w:color w:val="000000"/>
        </w:rPr>
        <w:instrText>ADDIN CSL_CITATION {"citationItems":[{"id":"ITEM-1","itemData":{"DOI":"10.2138/rmg.2017.82.16","ISBN":"9780939950980","ISSN":"15296466","author":[{"dropping-particle":"","family":"Kendall","given":"Brian","non-dropping-particle":"","parse-names":false,"suffix":""},{"dropping-particle":"","family":"Dahl","given":"Tais W.","non-dropping-particle":"","parse-names":false,"suffix":""},{"dropping-particle":"","family":"Anbar","given":"Ariel D.","non-dropping-particle":"","parse-names":false,"suffix":""}],"container-title":"Reviews in Mineralogy and Geochemistry","id":"ITEM-1","issued":{"date-parts":[["2017"]]},"page":"683-732","title":"The stable isotope geochemistry of molybdenum","type":"article-journal","volume":"82"},"uris":["http://www.mendeley.com/documents/?uuid=0310b5a9-bd45-443c-899d-0b8d2ccd434a"]}],"mendeley":{"formattedCitation":"(Kendall et al., 2017)","manualFormatting":"summaryized in Kendall et al. (2017)","plainTextFormattedCitation":"(Kendall et al., 2017)","previouslyFormattedCitation":"(Kendall et al., 2017)"},"properties":{"noteIndex":0},"schema":"https://github.com/citation-style-language/schema/raw/master/csl-citation.json"}</w:instrText>
      </w:r>
      <w:r w:rsidR="00FE756E">
        <w:rPr>
          <w:color w:val="000000"/>
        </w:rPr>
        <w:fldChar w:fldCharType="separate"/>
      </w:r>
      <w:r w:rsidR="00FE756E">
        <w:rPr>
          <w:noProof/>
          <w:color w:val="000000"/>
        </w:rPr>
        <w:t xml:space="preserve">summaryized in </w:t>
      </w:r>
      <w:r w:rsidR="00FE756E" w:rsidRPr="00FE756E">
        <w:rPr>
          <w:noProof/>
          <w:color w:val="000000"/>
        </w:rPr>
        <w:t xml:space="preserve">Kendall et al. </w:t>
      </w:r>
      <w:r w:rsidR="00FE756E">
        <w:rPr>
          <w:noProof/>
          <w:color w:val="000000"/>
        </w:rPr>
        <w:t>(</w:t>
      </w:r>
      <w:r w:rsidR="00FE756E" w:rsidRPr="00FE756E">
        <w:rPr>
          <w:noProof/>
          <w:color w:val="000000"/>
        </w:rPr>
        <w:t>2017)</w:t>
      </w:r>
      <w:r w:rsidR="00FE756E">
        <w:rPr>
          <w:color w:val="000000"/>
        </w:rPr>
        <w:fldChar w:fldCharType="end"/>
      </w:r>
      <w:r w:rsidR="006A1E60">
        <w:rPr>
          <w:color w:val="000000"/>
        </w:rPr>
        <w:t xml:space="preserve">), and is currently in use to better constrain similarly </w:t>
      </w:r>
      <w:commentRangeStart w:id="48"/>
      <w:r w:rsidR="006A1E60">
        <w:rPr>
          <w:color w:val="000000"/>
        </w:rPr>
        <w:t xml:space="preserve">elusive metals </w:t>
      </w:r>
      <w:commentRangeEnd w:id="48"/>
      <w:r w:rsidR="00ED535D">
        <w:rPr>
          <w:rStyle w:val="CommentReference"/>
        </w:rPr>
        <w:commentReference w:id="48"/>
      </w:r>
      <w:r w:rsidR="006A1E60">
        <w:rPr>
          <w:color w:val="000000"/>
        </w:rPr>
        <w:t>(</w:t>
      </w:r>
      <w:r w:rsidR="006A1E60" w:rsidRPr="00B3453D">
        <w:rPr>
          <w:i/>
          <w:iCs/>
          <w:color w:val="000000"/>
        </w:rPr>
        <w:t>e.g.,</w:t>
      </w:r>
      <w:r w:rsidR="006A1E60">
        <w:rPr>
          <w:color w:val="000000"/>
        </w:rPr>
        <w:t xml:space="preserve"> Cu, Zn</w:t>
      </w:r>
      <w:r w:rsidR="00B3453D">
        <w:rPr>
          <w:color w:val="000000"/>
        </w:rPr>
        <w:t xml:space="preserve">; </w:t>
      </w:r>
      <w:r w:rsidR="00B3453D">
        <w:rPr>
          <w:color w:val="000000"/>
        </w:rPr>
        <w:fldChar w:fldCharType="begin" w:fldLock="1"/>
      </w:r>
      <w:r w:rsidR="00926242">
        <w:rPr>
          <w:color w:val="000000"/>
        </w:rPr>
        <w:instrText>ADDIN CSL_CITATION {"citationItems":[{"id":"ITEM-1","itemData":{"DOI":"10.1016/j.gca.2013.07.046","ISSN":"00167037","abstract":"The oceanic biogeochemical cycles of the transition metals have been eliciting considerable attention for some time. Many of them have isotope systems that are fractionated by key biological and chemical processes so that significant information about such processes may be gleaned from them. However, for many of these nascent isotopic systems we currently know too little of their modern oceanic mass balance, making the application of such systems to the past speculative, at best. Here we investigate the biogeochemical cycling of copper (Cu) and zinc (Zn) isotopes in the ocean. We present estimates for the isotopic composition of Cu and Zn inputs to the oceans based on new data presented here and published data. The bulk isotopic composition of dissolved Cu and Zn in the oceans (δ65Cu ~+0.9‰, δ66Zn ~+0.5‰) is in both cases heavier than their respective inputs (at around δ65Cu=+0.6‰ and δ66Zn=+0.3‰, respectively), implying a marine process that fractionates them and a resulting isotopically light sedimentary output. For the better-known molybdenum isotope system this is achieved by sorption to Fe-Mn oxides, and this light isotopic composition is recorded in Fe-Mn crusts. Hence, we present isotopic data for Cu and Zn in three Fe-Mn crusts from the major ocean basins, which yield δ65Cu=0.44±0.23‰ (mean and 2SD) and δ66Zn=1.04±0.21‰. Thus for Cu isotopes output to particulate Fe-Mn oxides can explain the heavy isotopic composition of the oceans, while for Zn it cannot. The heavy Zn in Fe-Mn crusts (and in all other authigenic marine sediments measured so far) implies that a missing light sink is still to be located. These observations are some of the first to place constraints on the modern oceanic mass balance of Cu and Zn isotopes. © 2013 The Authors.","author":[{"dropping-particle":"","family":"Little","given":"S. H.","non-dropping-particle":"","parse-names":false,"suffix":""},{"dropping-particle":"","family":"Vance","given":"D.","non-dropping-particle":"","parse-names":false,"suffix":""},{"dropping-particle":"","family":"Walker-Brown","given":"C.","non-dropping-particle":"","parse-names":false,"suffix":""},{"dropping-particle":"","family":"Landing","given":"W. M.","non-dropping-particle":"","parse-names":false,"suffix":""}],"container-title":"Geochimica et Cosmochimica Acta","id":"ITEM-1","issued":{"date-parts":[["2014"]]},"title":"The oceanic mass balance of copper and zinc isotopes, investigated by analysis of their inputs, and outputs to ferromanganese oxide sediments","type":"article-journal"},"uris":["http://www.mendeley.com/documents/?uuid=f6a8ca62-ee6b-344b-a77b-9dc2899efd29"]}],"mendeley":{"formattedCitation":"(Little et al., 2014)","manualFormatting":"Little et al. (2014)","plainTextFormattedCitation":"(Little et al., 2014)","previouslyFormattedCitation":"(Little et al., 2014)"},"properties":{"noteIndex":0},"schema":"https://github.com/citation-style-language/schema/raw/master/csl-citation.json"}</w:instrText>
      </w:r>
      <w:r w:rsidR="00B3453D">
        <w:rPr>
          <w:color w:val="000000"/>
        </w:rPr>
        <w:fldChar w:fldCharType="separate"/>
      </w:r>
      <w:r w:rsidR="00B3453D" w:rsidRPr="00B3453D">
        <w:rPr>
          <w:noProof/>
          <w:color w:val="000000"/>
        </w:rPr>
        <w:t xml:space="preserve">Little et al. </w:t>
      </w:r>
      <w:r w:rsidR="00B3453D">
        <w:rPr>
          <w:noProof/>
          <w:color w:val="000000"/>
        </w:rPr>
        <w:t>(</w:t>
      </w:r>
      <w:r w:rsidR="00B3453D" w:rsidRPr="00B3453D">
        <w:rPr>
          <w:noProof/>
          <w:color w:val="000000"/>
        </w:rPr>
        <w:t>2014)</w:t>
      </w:r>
      <w:r w:rsidR="00B3453D">
        <w:rPr>
          <w:color w:val="000000"/>
        </w:rPr>
        <w:fldChar w:fldCharType="end"/>
      </w:r>
      <w:r w:rsidR="006A1E60">
        <w:rPr>
          <w:color w:val="000000"/>
        </w:rPr>
        <w:t xml:space="preserve">). </w:t>
      </w:r>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t>
      </w:r>
      <w:r w:rsidR="00036D67">
        <w:t>While the isotopic compositions of known sources</w:t>
      </w:r>
      <w:r w:rsidR="001E347A">
        <w:t xml:space="preserve"> </w:t>
      </w:r>
      <w:r w:rsidR="00036D67">
        <w:t>are reasonably well characterized, the sinks</w:t>
      </w:r>
      <w:r w:rsidR="00494B1A">
        <w:t xml:space="preserve"> </w:t>
      </w:r>
      <w:r w:rsidR="00036D67">
        <w:t>are difficult to ascertain. Once the major isotope parameters have been identified, we can apply the isotope mass balance constraint, evaluate the flux estimates, and hopefully resolve the mass imbalance.</w:t>
      </w:r>
      <w:bookmarkEnd w:id="47"/>
    </w:p>
    <w:p w14:paraId="3299848F" w14:textId="3F972868" w:rsidR="00556ED3" w:rsidRDefault="006B559F" w:rsidP="002E27E8">
      <w:pPr>
        <w:ind w:firstLine="720"/>
        <w:jc w:val="both"/>
      </w:pPr>
      <w:r>
        <w:t>Maybe unsurprisingly</w:t>
      </w:r>
      <w:r w:rsidR="004555DF">
        <w:t>,</w:t>
      </w:r>
      <w:r w:rsidR="00A275CE">
        <w:t xml:space="preserve"> </w:t>
      </w:r>
      <w:r w:rsidR="00B6460C">
        <w:t xml:space="preserve">there is an isotope mass imbalance. </w:t>
      </w:r>
      <w:r w:rsidR="002F1C8B">
        <w:t>The known s</w:t>
      </w:r>
      <w:r w:rsidR="00AD46AB">
        <w:t>ources</w:t>
      </w:r>
      <w:r w:rsidR="002F1C8B">
        <w:t xml:space="preserve"> are isotopically lighter than the </w:t>
      </w:r>
      <w:r w:rsidR="00AD46AB">
        <w:t>oceans and t</w:t>
      </w:r>
      <w:r w:rsidR="00B6460C">
        <w:t xml:space="preserve">he known sinks are </w:t>
      </w:r>
      <w:r w:rsidR="00BF5FAB">
        <w:t xml:space="preserve">seemingly </w:t>
      </w:r>
      <w:r w:rsidR="00543DEE">
        <w:t>incredibly</w:t>
      </w:r>
      <w:r w:rsidR="00AD46AB">
        <w:t xml:space="preserve"> variable</w:t>
      </w:r>
      <w:r w:rsidR="00B60691">
        <w:t xml:space="preserve"> or have isotopic compositions greater than or equal to the ocean</w:t>
      </w:r>
      <w:r w:rsidR="00B6460C">
        <w:t xml:space="preserve">. The combination of these </w:t>
      </w:r>
      <w:proofErr w:type="gramStart"/>
      <w:r w:rsidR="00B6460C">
        <w:t>imbalances</w:t>
      </w:r>
      <w:proofErr w:type="gramEnd"/>
      <w:r w:rsidR="00B6460C">
        <w:t xml:space="preserve"> points to a significant missing component (or components) or </w:t>
      </w:r>
      <w:r w:rsidR="00EF1D15">
        <w:t xml:space="preserve">largely misunderstood </w:t>
      </w:r>
      <w:r w:rsidR="00B6460C">
        <w:t>isotopic compositions.</w:t>
      </w:r>
      <w:r w:rsidR="00CE1F8C">
        <w:t xml:space="preserve"> </w:t>
      </w:r>
      <w:r w:rsidR="008A6CFB">
        <w:t>But which fluxes are the most</w:t>
      </w:r>
      <w:r w:rsidR="00294630">
        <w:t xml:space="preserve"> in need of</w:t>
      </w:r>
      <w:r w:rsidR="004928C1">
        <w:t xml:space="preserve"> </w:t>
      </w:r>
      <w:r w:rsidR="00543DEE">
        <w:t xml:space="preserve">additional </w:t>
      </w:r>
      <w:r w:rsidR="00294630">
        <w:t xml:space="preserve">examination and which fluxes </w:t>
      </w:r>
      <w:r w:rsidR="00793E4E">
        <w:t xml:space="preserve">may </w:t>
      </w:r>
      <w:r w:rsidR="005B27D9">
        <w:t xml:space="preserve">be significant, but are </w:t>
      </w:r>
      <w:r w:rsidR="00294630">
        <w:t>missing from the</w:t>
      </w:r>
      <w:r w:rsidR="00543DEE">
        <w:t xml:space="preserve"> previous</w:t>
      </w:r>
      <w:r w:rsidR="00294630">
        <w:t xml:space="preserve"> budget</w:t>
      </w:r>
      <w:r w:rsidR="00543DEE">
        <w:t>s</w:t>
      </w:r>
      <w:r w:rsidR="008A6CFB">
        <w:t xml:space="preserve">? </w:t>
      </w:r>
      <w:r w:rsidR="0099059B">
        <w:t xml:space="preserve">To address these questions, we first look at what is known about the isotopic composition of </w:t>
      </w:r>
      <w:r w:rsidR="006D7D22">
        <w:t xml:space="preserve">components within the </w:t>
      </w:r>
      <w:r w:rsidR="00400D81">
        <w:t xml:space="preserve">previously modeled </w:t>
      </w:r>
      <w:r w:rsidR="006D7D22">
        <w:t>marine Ni budget</w:t>
      </w:r>
      <w:r w:rsidR="000B7A27">
        <w:t>s</w:t>
      </w:r>
      <w:r w:rsidR="00400D81">
        <w:t>.</w:t>
      </w:r>
    </w:p>
    <w:p w14:paraId="05939996" w14:textId="77777777" w:rsidR="009C1F6B" w:rsidRPr="007B7C1C" w:rsidRDefault="009C1F6B" w:rsidP="00180F02">
      <w:pPr>
        <w:pStyle w:val="Heading2"/>
      </w:pPr>
      <w:bookmarkStart w:id="49" w:name="_Toc78741997"/>
      <w:bookmarkStart w:id="50" w:name="_Toc78742113"/>
      <w:r w:rsidRPr="007B7C1C">
        <w:t>Oceans</w:t>
      </w:r>
      <w:bookmarkEnd w:id="49"/>
      <w:bookmarkEnd w:id="50"/>
    </w:p>
    <w:p w14:paraId="5FBEDFF3" w14:textId="5729785B" w:rsidR="009C1F6B" w:rsidRPr="00F8651F" w:rsidRDefault="00096DBE" w:rsidP="00F8651F">
      <w:pPr>
        <w:spacing w:after="0"/>
        <w:ind w:firstLine="720"/>
        <w:jc w:val="both"/>
        <w:textAlignment w:val="baseline"/>
      </w:pPr>
      <w:commentRangeStart w:id="51"/>
      <w:r>
        <w:t xml:space="preserve">The oceans are often the point of reference </w:t>
      </w:r>
      <w:r w:rsidR="00E161A3">
        <w:t>for the</w:t>
      </w:r>
      <w:r w:rsidR="00F1173B">
        <w:t xml:space="preserve"> isotopically light</w:t>
      </w:r>
      <w:r>
        <w:t xml:space="preserve"> or heav</w:t>
      </w:r>
      <w:r w:rsidR="00F1173B">
        <w:t xml:space="preserve">y </w:t>
      </w:r>
      <w:r w:rsidR="00E161A3">
        <w:t xml:space="preserve">character of </w:t>
      </w:r>
      <w:r w:rsidR="00F1173B">
        <w:t xml:space="preserve">a </w:t>
      </w:r>
      <w:r>
        <w:t xml:space="preserve">flux </w:t>
      </w:r>
      <w:commentRangeEnd w:id="51"/>
      <w:r w:rsidR="00D279E6">
        <w:rPr>
          <w:rStyle w:val="CommentReference"/>
        </w:rPr>
        <w:commentReference w:id="51"/>
      </w:r>
      <w:r>
        <w:t xml:space="preserve">and will be described first. </w:t>
      </w:r>
      <w:r w:rsidR="00467D72">
        <w:t xml:space="preserve">The </w:t>
      </w:r>
      <w:r w:rsidR="009C1F6B">
        <w:t xml:space="preserve">deep ocean is globally homogenous, with an isotopic composition </w:t>
      </w:r>
      <w:r w:rsidR="001E42BA">
        <w:t>between</w:t>
      </w:r>
      <w:r w:rsidR="00A31312">
        <w:t xml:space="preserve"> </w:t>
      </w:r>
      <w:r w:rsidR="009C1F6B">
        <w:t>1.3</w:t>
      </w:r>
      <w:r w:rsidR="00A31312">
        <w:t>‰</w:t>
      </w:r>
      <w:r w:rsidR="001E42BA">
        <w:t xml:space="preserve"> to 1.4</w:t>
      </w:r>
      <w:r w:rsidR="009C1F6B">
        <w:t xml:space="preserve">‰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rsidR="009C1F6B">
        <w:fldChar w:fldCharType="separate"/>
      </w:r>
      <w:r w:rsidR="009C1F6B" w:rsidRPr="00621DF7">
        <w:rPr>
          <w:noProof/>
        </w:rPr>
        <w:t>(Archer et al., 2020; Takano et al., 2017; Yang et al., 2020)</w:t>
      </w:r>
      <w:r w:rsidR="009C1F6B">
        <w:fldChar w:fldCharType="end"/>
      </w:r>
      <w:r w:rsidR="009C1F6B">
        <w:t xml:space="preserve"> while the surface ocean varies. The South Pacific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9C1F6B">
        <w:fldChar w:fldCharType="separate"/>
      </w:r>
      <w:r w:rsidR="009C1F6B" w:rsidRPr="00621DF7">
        <w:rPr>
          <w:noProof/>
        </w:rPr>
        <w:t>(Takano et al., 2017)</w:t>
      </w:r>
      <w:r w:rsidR="009C1F6B">
        <w:fldChar w:fldCharType="end"/>
      </w:r>
      <w:r w:rsidR="009C1F6B">
        <w:t xml:space="preserve">, North Pacific </w:t>
      </w:r>
      <w:r w:rsidR="009C1F6B">
        <w:fldChar w:fldCharType="begin" w:fldLock="1"/>
      </w:r>
      <w:r w:rsidR="009C1F6B">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9C1F6B">
        <w:fldChar w:fldCharType="separate"/>
      </w:r>
      <w:r w:rsidR="009C1F6B" w:rsidRPr="00621DF7">
        <w:rPr>
          <w:noProof/>
        </w:rPr>
        <w:t>(Yang et al., 2020)</w:t>
      </w:r>
      <w:r w:rsidR="009C1F6B">
        <w:fldChar w:fldCharType="end"/>
      </w:r>
      <w:r w:rsidR="009C1F6B">
        <w:t xml:space="preserve">, and South Atlantic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r w:rsidR="009C1F6B">
        <w:t xml:space="preserve"> all show significant trends towards isotopically heavy values in the surface waters, up to 1.78‰, which are coupled with surface [Ni] depletions down to ca. 2 </w:t>
      </w:r>
      <w:proofErr w:type="spellStart"/>
      <w:r w:rsidR="009C1F6B">
        <w:t>nM.</w:t>
      </w:r>
      <w:proofErr w:type="spellEnd"/>
      <w:r w:rsidR="009C1F6B">
        <w:t xml:space="preserve"> </w:t>
      </w:r>
      <w:r w:rsidR="00F1173B">
        <w:t>In contrast</w:t>
      </w:r>
      <w:r w:rsidR="009C1F6B">
        <w:t xml:space="preserve">, the Indian sector of the Southern Ocean, which displays a </w:t>
      </w:r>
      <w:r w:rsidR="00467D72">
        <w:t>nutrient like</w:t>
      </w:r>
      <w:r w:rsidR="009C1F6B">
        <w:t xml:space="preserve"> surface [Ni] depletion</w:t>
      </w:r>
      <w:r w:rsidR="00926242">
        <w:t xml:space="preserve"> although less pronounced</w:t>
      </w:r>
      <w:r w:rsidR="009C1F6B">
        <w:t xml:space="preserve">, shows no enrichment in the heavier isotopes in surface waters </w:t>
      </w:r>
      <w:r w:rsidR="009C1F6B">
        <w:fldChar w:fldCharType="begin" w:fldLock="1"/>
      </w:r>
      <w:r w:rsidR="009C1F6B">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rsidR="009C1F6B">
        <w:fldChar w:fldCharType="separate"/>
      </w:r>
      <w:r w:rsidR="009C1F6B" w:rsidRPr="00621DF7">
        <w:rPr>
          <w:noProof/>
        </w:rPr>
        <w:t>(Wang et al., 2019)</w:t>
      </w:r>
      <w:r w:rsidR="009C1F6B">
        <w:fldChar w:fldCharType="end"/>
      </w:r>
      <w:r w:rsidR="009C1F6B">
        <w:t xml:space="preserve">. This discrepancy may be due to regional biology; </w:t>
      </w:r>
      <w:r w:rsidR="00926242">
        <w:fldChar w:fldCharType="begin" w:fldLock="1"/>
      </w:r>
      <w:r w:rsidR="00633D28">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manualFormatting":"Archer et al. (2020)","plainTextFormattedCitation":"(Archer et al., 2020)","previouslyFormattedCitation":"(Archer et al., 2020)"},"properties":{"noteIndex":0},"schema":"https://github.com/citation-style-language/schema/raw/master/csl-citation.json"}</w:instrText>
      </w:r>
      <w:r w:rsidR="00926242">
        <w:fldChar w:fldCharType="separate"/>
      </w:r>
      <w:r w:rsidR="00926242" w:rsidRPr="00926242">
        <w:rPr>
          <w:noProof/>
        </w:rPr>
        <w:t xml:space="preserve">Archer et al. </w:t>
      </w:r>
      <w:r w:rsidR="003E3C38">
        <w:rPr>
          <w:noProof/>
        </w:rPr>
        <w:t>(</w:t>
      </w:r>
      <w:r w:rsidR="00926242" w:rsidRPr="00926242">
        <w:rPr>
          <w:noProof/>
        </w:rPr>
        <w:t>2020)</w:t>
      </w:r>
      <w:r w:rsidR="00926242">
        <w:fldChar w:fldCharType="end"/>
      </w:r>
      <w:r w:rsidR="003E3C38">
        <w:t xml:space="preserve"> </w:t>
      </w:r>
      <w:r w:rsidR="009C1F6B">
        <w:t>hypothesize that the differing dominating species</w:t>
      </w:r>
      <w:r w:rsidR="00A46D62">
        <w:t xml:space="preserve"> </w:t>
      </w:r>
      <w:r w:rsidR="009C1F6B">
        <w:t>between south (diatom dominated) and north (cyanobacteria dominated) of the polar front results in the differing surface water isotopic compositions</w:t>
      </w:r>
      <w:commentRangeStart w:id="52"/>
      <w:r w:rsidR="009C1F6B">
        <w:t xml:space="preserve">. </w:t>
      </w:r>
      <w:commentRangeEnd w:id="52"/>
      <w:r w:rsidR="00F32252">
        <w:rPr>
          <w:rStyle w:val="CommentReference"/>
        </w:rPr>
        <w:commentReference w:id="52"/>
      </w:r>
      <w:r w:rsidR="009C1F6B">
        <w:t xml:space="preserve"> </w:t>
      </w:r>
    </w:p>
    <w:p w14:paraId="1CD69DA7" w14:textId="6A051336" w:rsidR="00F801C6" w:rsidRPr="007B7C1C" w:rsidRDefault="00F801C6" w:rsidP="00180F02">
      <w:pPr>
        <w:pStyle w:val="Heading2"/>
      </w:pPr>
      <w:bookmarkStart w:id="53" w:name="_Toc78741998"/>
      <w:bookmarkStart w:id="54" w:name="_Toc78742114"/>
      <w:r w:rsidRPr="007B7C1C">
        <w:t>Inputs</w:t>
      </w:r>
      <w:bookmarkEnd w:id="53"/>
      <w:bookmarkEnd w:id="54"/>
    </w:p>
    <w:p w14:paraId="706AD98B" w14:textId="28798B44" w:rsidR="00F801C6" w:rsidRDefault="00C345E3" w:rsidP="00F801C6">
      <w:pPr>
        <w:spacing w:after="0"/>
        <w:ind w:firstLine="720"/>
        <w:jc w:val="both"/>
        <w:textAlignment w:val="baseline"/>
      </w:pPr>
      <w:r>
        <w:t>All known</w:t>
      </w:r>
      <w:r w:rsidR="00F801C6">
        <w:t xml:space="preserve"> sources </w:t>
      </w:r>
      <w:r>
        <w:t>are</w:t>
      </w:r>
      <w:r w:rsidR="00F801C6">
        <w:t xml:space="preserve"> isotopically lighter than oceans. </w:t>
      </w:r>
      <w:r w:rsidR="003B25CC">
        <w:t>The isotopic composition of continental crust, which we assume to represent that of dust,</w:t>
      </w:r>
      <w:r w:rsidR="00F801C6">
        <w:t xml:space="preserve"> has a limited isotopic composition, from -0.1 to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r w:rsidR="00806402">
        <w:rPr>
          <w:noProof/>
        </w:rPr>
        <w:t xml:space="preserve"> and references therein</w:t>
      </w:r>
      <w:r w:rsidR="00806402" w:rsidRPr="00806402">
        <w:rPr>
          <w:noProof/>
        </w:rPr>
        <w:t>)</w:t>
      </w:r>
      <w:r w:rsidR="00F801C6">
        <w:fldChar w:fldCharType="end"/>
      </w:r>
      <w:r w:rsidR="00F801C6">
        <w:t xml:space="preserve">. </w:t>
      </w:r>
      <w:r w:rsidR="00806402">
        <w:t xml:space="preserve">Basalts rock standards </w:t>
      </w:r>
      <w:r w:rsidR="006F68F5">
        <w:t>analyzed</w:t>
      </w:r>
      <w:r w:rsidR="00806402">
        <w:t xml:space="preserve"> across multiple studies have </w:t>
      </w:r>
      <w:r w:rsidR="0051169D">
        <w:t xml:space="preserve">a </w:t>
      </w:r>
      <w:r w:rsidR="00806402">
        <w:t>δ</w:t>
      </w:r>
      <w:r w:rsidR="00591E6A">
        <w:rPr>
          <w:vertAlign w:val="superscript"/>
        </w:rPr>
        <w:t>60</w:t>
      </w:r>
      <w:r w:rsidR="00806402">
        <w:t xml:space="preserve">Ni </w:t>
      </w:r>
      <w:r w:rsidR="0051169D">
        <w:t>range</w:t>
      </w:r>
      <w:r w:rsidR="008C2ABF">
        <w:t xml:space="preserve"> from</w:t>
      </w:r>
      <w:r w:rsidR="00806402">
        <w:t xml:space="preserve"> 0.01 to 0.21‰, and loess standards have a</w:t>
      </w:r>
      <w:r w:rsidR="00C74C57">
        <w:t xml:space="preserve"> </w:t>
      </w:r>
      <w:r w:rsidR="00591E6A">
        <w:t>δ</w:t>
      </w:r>
      <w:r w:rsidR="00591E6A">
        <w:rPr>
          <w:vertAlign w:val="superscript"/>
        </w:rPr>
        <w:t>60</w:t>
      </w:r>
      <w:r w:rsidR="00591E6A">
        <w:t>Ni</w:t>
      </w:r>
      <w:r w:rsidR="00C74C57">
        <w:t xml:space="preserve"> range of </w:t>
      </w:r>
      <w:r w:rsidR="0051169D">
        <w:t>0.03 to 0.21‰</w:t>
      </w:r>
      <w:r w:rsidR="00300A50">
        <w:t xml:space="preserve"> </w:t>
      </w:r>
      <w:r w:rsidR="00300A50">
        <w:fldChar w:fldCharType="begin" w:fldLock="1"/>
      </w:r>
      <w:r w:rsidR="00BE1BB3">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BE1BB3">
        <w:rPr>
          <w:rFonts w:ascii="Cambria Math" w:hAnsi="Cambria Math" w:cs="Cambria Math"/>
        </w:rPr>
        <w:instrText>∼</w:instrText>
      </w:r>
      <w:r w:rsidR="00BE1BB3">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300A50">
        <w:fldChar w:fldCharType="separate"/>
      </w:r>
      <w:r w:rsidR="00300A50" w:rsidRPr="00300A50">
        <w:rPr>
          <w:noProof/>
        </w:rPr>
        <w:t>(Wu et al., 2019)</w:t>
      </w:r>
      <w:r w:rsidR="00300A50">
        <w:fldChar w:fldCharType="end"/>
      </w:r>
      <w:r w:rsidR="0051169D">
        <w:t>.</w:t>
      </w:r>
      <w:r w:rsidR="00806402">
        <w:t xml:space="preserve"> </w:t>
      </w:r>
      <w:r w:rsidR="00112EDF">
        <w:t>Rivers, the largest known source,</w:t>
      </w:r>
      <w:r w:rsidR="00F801C6">
        <w:t xml:space="preserve"> </w:t>
      </w:r>
      <w:r w:rsidR="00A30EB1">
        <w:t>appear to be</w:t>
      </w:r>
      <w:r w:rsidR="00F801C6">
        <w:t xml:space="preserve"> isotopically vari</w:t>
      </w:r>
      <w:r w:rsidR="00112EDF">
        <w:t>able</w:t>
      </w:r>
      <w:r w:rsidR="00F801C6">
        <w:t xml:space="preserve">, from </w:t>
      </w:r>
      <w:r w:rsidR="00F801C6" w:rsidRPr="004C7D64">
        <w:t>+0.</w:t>
      </w:r>
      <w:r w:rsidR="00121DEE">
        <w:t>18</w:t>
      </w:r>
      <w:r w:rsidR="00F801C6" w:rsidRPr="004C7D64">
        <w:t xml:space="preserve"> to +1.3</w:t>
      </w:r>
      <w:r w:rsidR="00F801C6">
        <w:t>8‰</w:t>
      </w:r>
      <w:r w:rsidR="0020016B">
        <w:t xml:space="preserve"> </w:t>
      </w:r>
      <w:r w:rsidR="00F801C6">
        <w:t xml:space="preserve">, </w:t>
      </w:r>
      <w:r w:rsidR="000608EF">
        <w:t>but cluster distinctly below typical ocean δ</w:t>
      </w:r>
      <w:r w:rsidR="000608EF">
        <w:rPr>
          <w:vertAlign w:val="superscript"/>
        </w:rPr>
        <w:t>60</w:t>
      </w:r>
      <w:r w:rsidR="000608EF">
        <w:t xml:space="preserve">Ni values, </w:t>
      </w:r>
      <w:r w:rsidR="00F801C6">
        <w:t xml:space="preserve">with an </w:t>
      </w:r>
      <w:r w:rsidR="00BD2883">
        <w:t xml:space="preserve">average </w:t>
      </w:r>
      <w:r w:rsidR="00F801C6">
        <w:t xml:space="preserve">isotopic composition of +0.9‰ </w:t>
      </w:r>
      <w:r w:rsidR="00F801C6">
        <w:fldChar w:fldCharType="begin" w:fldLock="1"/>
      </w:r>
      <w:r w:rsidR="00F801C6">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F801C6">
        <w:fldChar w:fldCharType="separate"/>
      </w:r>
      <w:r w:rsidR="00F801C6" w:rsidRPr="00621DF7">
        <w:rPr>
          <w:noProof/>
        </w:rPr>
        <w:t>(Cameron and Vance, 2014; Revels et al., 2021)</w:t>
      </w:r>
      <w:r w:rsidR="00F801C6">
        <w:fldChar w:fldCharType="end"/>
      </w:r>
      <w:r w:rsidR="00F801C6">
        <w:t xml:space="preserve">. </w:t>
      </w:r>
      <w:commentRangeStart w:id="55"/>
      <w:commentRangeStart w:id="56"/>
      <w:r w:rsidR="00F801C6">
        <w:t xml:space="preserve">The difference in isotopic composition </w:t>
      </w:r>
      <w:r w:rsidR="0069715F">
        <w:t xml:space="preserve">between </w:t>
      </w:r>
      <w:r w:rsidR="00F801C6">
        <w:t xml:space="preserve"> rivers and continental crust </w:t>
      </w:r>
      <w:r w:rsidR="000608EF">
        <w:t>can be explained by weathering</w:t>
      </w:r>
      <w:r w:rsidR="000A393C">
        <w:t>;</w:t>
      </w:r>
      <w:r w:rsidR="00B7390E">
        <w:t xml:space="preserve"> Fe</w:t>
      </w:r>
      <w:r w:rsidR="000A393C">
        <w:t xml:space="preserve"> oxides produced from weathering of</w:t>
      </w:r>
      <w:r w:rsidR="00F801C6">
        <w:t xml:space="preserve"> </w:t>
      </w:r>
      <w:r w:rsidR="008C2ABF">
        <w:t>ultra-mafic</w:t>
      </w:r>
      <w:r w:rsidR="00F801C6">
        <w:t xml:space="preserve"> t</w:t>
      </w:r>
      <w:r w:rsidR="008C2ABF">
        <w:t>o</w:t>
      </w:r>
      <w:r w:rsidR="00F801C6">
        <w:t xml:space="preserve"> mafic rocks</w:t>
      </w:r>
      <w:r w:rsidR="000A393C">
        <w:t>,</w:t>
      </w:r>
      <w:r w:rsidR="00F801C6">
        <w:t xml:space="preserve"> which host the majority of the crust’s Ni</w:t>
      </w:r>
      <w:r w:rsidR="00536DF2">
        <w:t xml:space="preserve"> exposed to weathering</w:t>
      </w:r>
      <w:r w:rsidR="000A393C">
        <w:t>, have been shown experimentally and in natural settings to</w:t>
      </w:r>
      <w:r w:rsidR="00F801C6">
        <w:t xml:space="preserve"> sorb isotopically light Ni (</w:t>
      </w:r>
      <w:commentRangeStart w:id="57"/>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ferrihydrite </w:t>
      </w:r>
      <w:commentRangeEnd w:id="57"/>
      <w:r w:rsidR="00633D28">
        <w:rPr>
          <w:rStyle w:val="CommentReference"/>
        </w:rPr>
        <w:commentReference w:id="57"/>
      </w:r>
      <w:r w:rsidR="00F801C6" w:rsidRPr="000D4903">
        <w:t>=</w:t>
      </w:r>
      <w:r w:rsidR="00F801C6">
        <w:t xml:space="preserve"> </w:t>
      </w:r>
      <w:r w:rsidR="00F801C6" w:rsidRPr="000D4903">
        <w:t>+0.35 ± 0.</w:t>
      </w:r>
      <w:r w:rsidR="00F801C6">
        <w:t>2</w:t>
      </w:r>
      <w:r w:rsidR="00F801C6" w:rsidRPr="000D4903">
        <w:t>0‰</w:t>
      </w:r>
      <w:r w:rsidR="00F801C6">
        <w:t xml:space="preserve"> 2sd and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w:t>
      </w:r>
      <w:r w:rsidR="00633D28">
        <w:t xml:space="preserve">) </w:t>
      </w:r>
      <w:r w:rsidR="00633D28">
        <w:fldChar w:fldCharType="begin" w:fldLock="1"/>
      </w:r>
      <w:r w:rsidR="009B167B">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2","issued":{"date-parts":[["2015"]]},"title":"Ni isotope fractionation during sorption to ferrihydrite: Implications for Ni in banded iron formations","type":"article-journal"},"uris":["http://www.mendeley.com/documents/?uuid=29817252-c301-3d5d-a5fd-676fd31f1cca"]},{"id":"ITEM-3","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3","issued":{"date-parts":[["2018","1","5"]]},"page":"316-326","publisher":"Elsevier B.V.","title":"Nickel isotope fractionation during continental weathering","type":"article-journal","volume":"476"},"uris":["http://www.mendeley.com/documents/?uuid=b5d27a96-f04e-3941-8e8a-bc0507698b7c"]}],"mendeley":{"formattedCitation":"(Gueguen et al., 2018; Spivak-Birndorf et al., 2018; Wasylenki et al., 2015)","plainTextFormattedCitation":"(Gueguen et al., 2018; Spivak-Birndorf et al., 2018; Wasylenki et al., 2015)","previouslyFormattedCitation":"(Gueguen et al., 2018; Spivak-Birndorf et al., 2018; Wasylenki et al., 2015)"},"properties":{"noteIndex":0},"schema":"https://github.com/citation-style-language/schema/raw/master/csl-citation.json"}</w:instrText>
      </w:r>
      <w:r w:rsidR="00633D28">
        <w:fldChar w:fldCharType="separate"/>
      </w:r>
      <w:r w:rsidR="00633D28" w:rsidRPr="00633D28">
        <w:rPr>
          <w:noProof/>
        </w:rPr>
        <w:t>(Gueguen et al., 2018; Spivak-Birndorf et al., 2018; Wasylenki et al., 2015)</w:t>
      </w:r>
      <w:r w:rsidR="00633D28">
        <w:fldChar w:fldCharType="end"/>
      </w:r>
      <w:r w:rsidR="000A393C">
        <w:t xml:space="preserve">. Therefore, the </w:t>
      </w:r>
      <w:r w:rsidR="000608EF">
        <w:t>rivers</w:t>
      </w:r>
      <w:r w:rsidR="000A393C">
        <w:t xml:space="preserve"> </w:t>
      </w:r>
      <w:r w:rsidR="000608EF">
        <w:t>are</w:t>
      </w:r>
      <w:r w:rsidR="000A393C">
        <w:t xml:space="preserve"> expected to be isotopically heavier than the </w:t>
      </w:r>
      <w:r w:rsidR="000608EF">
        <w:t>continents</w:t>
      </w:r>
      <w:r w:rsidR="00AF340A">
        <w:t>.</w:t>
      </w:r>
      <w:r w:rsidR="00F801C6">
        <w:t xml:space="preserve"> </w:t>
      </w:r>
      <w:commentRangeEnd w:id="55"/>
      <w:r w:rsidR="00D14131">
        <w:rPr>
          <w:rStyle w:val="CommentReference"/>
        </w:rPr>
        <w:commentReference w:id="55"/>
      </w:r>
      <w:commentRangeEnd w:id="56"/>
      <w:r w:rsidR="00ED535D">
        <w:rPr>
          <w:rStyle w:val="CommentReference"/>
        </w:rPr>
        <w:commentReference w:id="56"/>
      </w:r>
      <w:r w:rsidR="00F801C6">
        <w:t xml:space="preserve">In summary, </w:t>
      </w:r>
      <w:r w:rsidR="00976DCF">
        <w:t xml:space="preserve">the </w:t>
      </w:r>
      <w:r w:rsidR="00F801C6">
        <w:t>Ni isotopic composition</w:t>
      </w:r>
      <w:r w:rsidR="00976DCF">
        <w:t xml:space="preserve"> of sources</w:t>
      </w:r>
      <w:r w:rsidR="00F801C6">
        <w:t xml:space="preserve"> </w:t>
      </w:r>
      <w:r w:rsidR="00D03BD7">
        <w:t xml:space="preserve">seem relatively well known, </w:t>
      </w:r>
      <w:r w:rsidR="00F801C6">
        <w:t xml:space="preserve">are restricted to a range </w:t>
      </w:r>
      <w:r w:rsidR="0081540A">
        <w:t>below 1.4</w:t>
      </w:r>
      <w:r w:rsidR="0062693B">
        <w:t>0</w:t>
      </w:r>
      <w:r w:rsidR="006E0134">
        <w:t>‰</w:t>
      </w:r>
      <w:r w:rsidR="00D03BD7">
        <w:t>,</w:t>
      </w:r>
      <w:r w:rsidR="00F801C6">
        <w:t xml:space="preserve"> </w:t>
      </w:r>
      <w:r w:rsidR="003E5FC6">
        <w:t>and ha</w:t>
      </w:r>
      <w:r w:rsidR="00D03BD7">
        <w:t>ve</w:t>
      </w:r>
      <w:r w:rsidR="003E5FC6">
        <w:t xml:space="preserve"> an abundance weighted isotopic composition of </w:t>
      </w:r>
      <w:r w:rsidR="0062693B">
        <w:t>0.88</w:t>
      </w:r>
      <w:r w:rsidR="007B79FB">
        <w:t>‰</w:t>
      </w:r>
      <w:r w:rsidR="003E5FC6">
        <w:t xml:space="preserve"> </w:t>
      </w:r>
      <w:r w:rsidR="00F801C6">
        <w:t xml:space="preserve">which </w:t>
      </w:r>
      <w:r w:rsidR="0094191D">
        <w:t>is</w:t>
      </w:r>
      <w:r w:rsidR="007B79FB">
        <w:t xml:space="preserve"> significantly isotopically</w:t>
      </w:r>
      <w:r w:rsidR="00F801C6">
        <w:t xml:space="preserve"> lighter than seawater (ca. 1.3</w:t>
      </w:r>
      <w:r w:rsidR="006E0134">
        <w:t>‰</w:t>
      </w:r>
      <w:r w:rsidR="00F801C6">
        <w:t xml:space="preserve"> to 1.</w:t>
      </w:r>
      <w:r w:rsidR="007B79FB">
        <w:t>8</w:t>
      </w:r>
      <w:r w:rsidR="00F801C6">
        <w:t xml:space="preserve">‰). </w:t>
      </w:r>
    </w:p>
    <w:p w14:paraId="5E5B7FD2" w14:textId="785256A2" w:rsidR="00F801C6" w:rsidRDefault="00F801C6" w:rsidP="00180F02">
      <w:pPr>
        <w:pStyle w:val="Heading2"/>
      </w:pPr>
      <w:bookmarkStart w:id="58" w:name="_Toc78741999"/>
      <w:bookmarkStart w:id="59" w:name="_Toc78742115"/>
      <w:r w:rsidRPr="007B7C1C">
        <w:t>Outputs</w:t>
      </w:r>
      <w:bookmarkEnd w:id="58"/>
      <w:bookmarkEnd w:id="59"/>
    </w:p>
    <w:p w14:paraId="09D27BC4" w14:textId="54C383A1" w:rsidR="004F0413" w:rsidRDefault="004F0413" w:rsidP="00180F02">
      <w:pPr>
        <w:pStyle w:val="Heading4"/>
      </w:pPr>
      <w:r>
        <w:t>Fe-Mn deposits</w:t>
      </w:r>
    </w:p>
    <w:p w14:paraId="6545F9BB" w14:textId="77271198" w:rsidR="00DD78C1" w:rsidRDefault="00ED37C7" w:rsidP="00976B22">
      <w:pPr>
        <w:spacing w:after="0"/>
        <w:ind w:firstLine="720"/>
        <w:jc w:val="both"/>
        <w:textAlignment w:val="baseline"/>
      </w:pPr>
      <w:r>
        <w:t>The isotopic composition</w:t>
      </w:r>
      <w:ins w:id="60" w:author="Laura W" w:date="2021-08-25T10:48:00Z">
        <w:r w:rsidR="00D279E6">
          <w:t>s</w:t>
        </w:r>
      </w:ins>
      <w:r>
        <w:t xml:space="preserve"> of the outputs further exacerbate</w:t>
      </w:r>
      <w:del w:id="61" w:author="Laura W" w:date="2021-08-25T10:48:00Z">
        <w:r w:rsidDel="00D279E6">
          <w:delText>s</w:delText>
        </w:r>
      </w:del>
      <w:r w:rsidR="002C1D3B">
        <w:t>, or at the very least complicate</w:t>
      </w:r>
      <w:del w:id="62" w:author="Laura W" w:date="2021-08-25T10:48:00Z">
        <w:r w:rsidR="002C1D3B" w:rsidDel="00D279E6">
          <w:delText>s</w:delText>
        </w:r>
      </w:del>
      <w:r w:rsidR="002C1D3B">
        <w:t>,</w:t>
      </w:r>
      <w:r>
        <w:t xml:space="preserve"> the</w:t>
      </w:r>
      <w:r w:rsidR="00614C47">
        <w:t xml:space="preserve"> isotope imbalance</w:t>
      </w:r>
      <w:r w:rsidR="00DA33D5">
        <w:t>.</w:t>
      </w:r>
      <w:r>
        <w:t xml:space="preserve"> </w:t>
      </w:r>
      <w:r w:rsidR="00B722D1">
        <w:t xml:space="preserve">The Fe-Mn deposit </w:t>
      </w:r>
      <w:r w:rsidR="00976B22">
        <w:t xml:space="preserve">sink may be </w:t>
      </w:r>
      <w:commentRangeStart w:id="63"/>
      <w:r w:rsidR="00976B22">
        <w:t>the most important</w:t>
      </w:r>
      <w:commentRangeEnd w:id="63"/>
      <w:r w:rsidR="00056828">
        <w:rPr>
          <w:rStyle w:val="CommentReference"/>
        </w:rPr>
        <w:commentReference w:id="63"/>
      </w:r>
      <w:r w:rsidR="00976B22">
        <w:t>, but also the most difficult to determine what is representative</w:t>
      </w:r>
      <w:r w:rsidR="008C78F6">
        <w:t xml:space="preserve">, perhaps because of </w:t>
      </w:r>
      <w:r w:rsidR="00AB2AF0">
        <w:t>the many sediment types this sink is expected to represent</w:t>
      </w:r>
      <w:r w:rsidR="00976B22">
        <w:t>.</w:t>
      </w:r>
      <w:r w:rsidR="00962D88">
        <w:t xml:space="preserve"> </w:t>
      </w:r>
      <w:r w:rsidR="00AB2AF0">
        <w:t>In marine Ni budgets, Fe-Mn deposits are often</w:t>
      </w:r>
      <w:r w:rsidR="002B23BF">
        <w:t xml:space="preserve"> </w:t>
      </w:r>
      <w:r w:rsidR="00962D88">
        <w:t xml:space="preserve">isotopically represented by hydrogenetic Fe-Mn </w:t>
      </w:r>
      <w:r w:rsidR="00AB2AF0">
        <w:t>crusts</w:t>
      </w:r>
      <w:r w:rsidR="00962D88">
        <w:t>.</w:t>
      </w:r>
      <w:r w:rsidR="00976B22">
        <w:t xml:space="preserve"> </w:t>
      </w:r>
      <w:r w:rsidR="00976B22">
        <w:fldChar w:fldCharType="begin" w:fldLock="1"/>
      </w:r>
      <w:r w:rsidR="00976B22">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76B22">
        <w:fldChar w:fldCharType="separate"/>
      </w:r>
      <w:r w:rsidR="00976B22" w:rsidRPr="006C0A99">
        <w:rPr>
          <w:noProof/>
        </w:rPr>
        <w:t xml:space="preserve">Gall et al. </w:t>
      </w:r>
      <w:r w:rsidR="00976B22">
        <w:rPr>
          <w:noProof/>
        </w:rPr>
        <w:t>(</w:t>
      </w:r>
      <w:r w:rsidR="00976B22" w:rsidRPr="006C0A99">
        <w:rPr>
          <w:noProof/>
        </w:rPr>
        <w:t>2013</w:t>
      </w:r>
      <w:r w:rsidR="00976B22">
        <w:fldChar w:fldCharType="end"/>
      </w:r>
      <w:r w:rsidR="00976B22">
        <w:t>) measured 24 surface scrapings of Fe-Mn crusts across the globe and, given the homogeneity of the</w:t>
      </w:r>
      <w:r w:rsidR="009D20EB">
        <w:t xml:space="preserve"> deep</w:t>
      </w:r>
      <w:r w:rsidR="00976B22">
        <w:t xml:space="preserve"> ocean (</w:t>
      </w:r>
      <w:r w:rsidR="00C841FC">
        <w:t>1.3 to 1.4</w:t>
      </w:r>
      <w:r w:rsidR="00976B22">
        <w:t xml:space="preserve"> </w:t>
      </w:r>
      <w:r w:rsidR="00976B22" w:rsidRPr="003F7266">
        <w:t>‰</w:t>
      </w:r>
      <w:r w:rsidR="00976B22">
        <w:t xml:space="preserve">), found a surprisingly variable isotopic range from </w:t>
      </w:r>
      <w:r w:rsidR="00976B22" w:rsidRPr="003F7266">
        <w:t>0</w:t>
      </w:r>
      <w:r w:rsidR="00976B22">
        <w:t>.</w:t>
      </w:r>
      <w:r w:rsidR="00976B22" w:rsidRPr="003F7266">
        <w:t xml:space="preserve">9 </w:t>
      </w:r>
      <w:r w:rsidR="00976B22">
        <w:t>to</w:t>
      </w:r>
      <w:r w:rsidR="00976B22" w:rsidRPr="003F7266">
        <w:t xml:space="preserve"> 2</w:t>
      </w:r>
      <w:r w:rsidR="00976B22">
        <w:t>.</w:t>
      </w:r>
      <w:r w:rsidR="00976B22" w:rsidRPr="003F7266">
        <w:t>5‰</w:t>
      </w:r>
      <w:r w:rsidR="00976B22">
        <w:t xml:space="preserve"> with an average of </w:t>
      </w:r>
      <w:r w:rsidR="00976B22" w:rsidRPr="00386DE8">
        <w:t>1</w:t>
      </w:r>
      <w:r w:rsidR="00976B22">
        <w:t>.</w:t>
      </w:r>
      <w:r w:rsidR="00976B22" w:rsidRPr="00386DE8">
        <w:t>67</w:t>
      </w:r>
      <w:r w:rsidR="00976B22">
        <w:t>±0.</w:t>
      </w:r>
      <w:r w:rsidR="00976B22" w:rsidRPr="00386DE8">
        <w:t>8‰</w:t>
      </w:r>
      <w:r w:rsidR="00976B22">
        <w:t>. They did not observe any strong correlation between δ</w:t>
      </w:r>
      <w:r w:rsidR="00976B22" w:rsidRPr="004874FA">
        <w:rPr>
          <w:vertAlign w:val="superscript"/>
        </w:rPr>
        <w:t>60</w:t>
      </w:r>
      <w:r w:rsidR="00976B22">
        <w:t>Ni and ocean basin, oxygen saturation or Ni concentration (Fig xx), but there was a mild correlation between δ</w:t>
      </w:r>
      <w:r w:rsidR="00976B22" w:rsidRPr="004874FA">
        <w:rPr>
          <w:vertAlign w:val="superscript"/>
        </w:rPr>
        <w:t>60</w:t>
      </w:r>
      <w:r w:rsidR="00976B22">
        <w:t xml:space="preserve">Ni and distance to continental shelf, likely reflecting the contribution of isotopically lighter </w:t>
      </w:r>
      <w:r w:rsidR="005726C9">
        <w:t>detrital</w:t>
      </w:r>
      <w:r w:rsidR="00C3493E">
        <w:t xml:space="preserve"> </w:t>
      </w:r>
      <w:r w:rsidR="00976B22">
        <w:t xml:space="preserve">sediments. A subsequent study of four North and South Pacific Fe-M crust </w:t>
      </w:r>
      <w:r w:rsidR="0051496D">
        <w:t>~</w:t>
      </w:r>
      <w:r w:rsidR="00976B22">
        <w:t xml:space="preserve">20 mm cores found similar values </w:t>
      </w:r>
      <w:r w:rsidR="002A67F2">
        <w:t xml:space="preserve">to Gall et al. (2013) </w:t>
      </w:r>
      <w:r w:rsidR="00976B22">
        <w:t>(</w:t>
      </w:r>
      <w:r w:rsidR="00976B22" w:rsidRPr="001F5B4B">
        <w:t xml:space="preserve">1.79 ± 0.21‰ 2sd, n = 31 </w:t>
      </w:r>
      <w:r w:rsidR="00976B22">
        <w:t xml:space="preserve">for North Pacific </w:t>
      </w:r>
      <w:r w:rsidR="00976B22" w:rsidRPr="001F5B4B">
        <w:t xml:space="preserve">and 1.73 ± 0.21‰ 2sd, n = 21 </w:t>
      </w:r>
      <w:r w:rsidR="00976B22">
        <w:t>for South Pacific)</w:t>
      </w:r>
      <w:r w:rsidR="00B04C6B">
        <w:t xml:space="preserve"> </w:t>
      </w:r>
      <w:r w:rsidR="009B167B">
        <w:fldChar w:fldCharType="begin" w:fldLock="1"/>
      </w:r>
      <w:r w:rsidR="004D64B8">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rsidR="009B167B">
        <w:fldChar w:fldCharType="separate"/>
      </w:r>
      <w:r w:rsidR="009B167B" w:rsidRPr="009B167B">
        <w:rPr>
          <w:noProof/>
        </w:rPr>
        <w:t>(Gueguen et al., 2016)</w:t>
      </w:r>
      <w:r w:rsidR="009B167B">
        <w:fldChar w:fldCharType="end"/>
      </w:r>
      <w:r w:rsidR="00976B22">
        <w:t>. One core from the South Pacific had a systematic and dramatic drop in δ</w:t>
      </w:r>
      <w:r w:rsidR="00976B22" w:rsidRPr="004874FA">
        <w:rPr>
          <w:vertAlign w:val="superscript"/>
        </w:rPr>
        <w:t>60</w:t>
      </w:r>
      <w:r w:rsidR="00976B22">
        <w:t>Ni downcore (from 1.89</w:t>
      </w:r>
      <w:r w:rsidR="00DD78C1" w:rsidRPr="001F5B4B">
        <w:t>‰</w:t>
      </w:r>
      <w:r w:rsidR="00976B22">
        <w:t xml:space="preserve"> to 0.25</w:t>
      </w:r>
      <w:r w:rsidR="00976B22" w:rsidRPr="001F5B4B">
        <w:t>‰</w:t>
      </w:r>
      <w:r w:rsidR="00976B22">
        <w:t>) associated with lower Mn/Ni,</w:t>
      </w:r>
      <w:r w:rsidR="000041A6">
        <w:t xml:space="preserve"> which may be a result of hydrothermal influence</w:t>
      </w:r>
      <w:r w:rsidR="001F025F">
        <w:t xml:space="preserve"> </w:t>
      </w:r>
      <w:r w:rsidR="00F72465">
        <w:t>or post depositional processes</w:t>
      </w:r>
      <w:r w:rsidR="009E422F">
        <w:t xml:space="preserve"> </w:t>
      </w:r>
      <w:r w:rsidR="000041A6">
        <w:t>(see section XX for further discussion)</w:t>
      </w:r>
      <w:r w:rsidR="00976B22">
        <w:t xml:space="preserve">. </w:t>
      </w:r>
      <w:r w:rsidR="000D0995">
        <w:t xml:space="preserve">Most recently, </w:t>
      </w:r>
      <w:r w:rsidR="005B2A59">
        <w:t>a</w:t>
      </w:r>
      <w:r w:rsidR="000D0995">
        <w:t xml:space="preserve"> study of hydrogenetic Fe-Mn </w:t>
      </w:r>
      <w:r w:rsidR="009A1EB6">
        <w:t xml:space="preserve">crusts from </w:t>
      </w:r>
      <w:r w:rsidR="005B2A59">
        <w:t xml:space="preserve">the Atlantic and </w:t>
      </w:r>
      <w:r w:rsidR="009A1EB6">
        <w:t>Pacific Ocean</w:t>
      </w:r>
      <w:r w:rsidR="005B2A59">
        <w:t>s</w:t>
      </w:r>
      <w:r w:rsidR="009A1EB6">
        <w:t xml:space="preserve"> again</w:t>
      </w:r>
      <w:r w:rsidR="000D0995">
        <w:t xml:space="preserve"> found </w:t>
      </w:r>
      <w:r w:rsidR="009A1EB6">
        <w:t>δ</w:t>
      </w:r>
      <w:r w:rsidR="009A1EB6" w:rsidRPr="004874FA">
        <w:rPr>
          <w:vertAlign w:val="superscript"/>
        </w:rPr>
        <w:t>60</w:t>
      </w:r>
      <w:r w:rsidR="009A1EB6">
        <w:t xml:space="preserve">Ni </w:t>
      </w:r>
      <w:r w:rsidR="000D0995">
        <w:t xml:space="preserve">isotopically similar to </w:t>
      </w:r>
      <w:r w:rsidR="000967EC">
        <w:t>previous results</w:t>
      </w:r>
      <w:r w:rsidR="000D0995">
        <w:t xml:space="preserve"> (</w:t>
      </w:r>
      <w:r w:rsidR="000D0995" w:rsidRPr="00B833F3">
        <w:t>0.</w:t>
      </w:r>
      <w:r w:rsidR="000967EC">
        <w:t>7</w:t>
      </w:r>
      <w:r w:rsidR="00305877" w:rsidRPr="00B833F3">
        <w:t>‰</w:t>
      </w:r>
      <w:r w:rsidR="000D0995" w:rsidRPr="00B833F3">
        <w:t xml:space="preserve"> to </w:t>
      </w:r>
      <w:r w:rsidR="000967EC">
        <w:t>2.6</w:t>
      </w:r>
      <w:r w:rsidR="000D0995" w:rsidRPr="00B833F3">
        <w:t>‰</w:t>
      </w:r>
      <w:r w:rsidR="000D0995">
        <w:t>)</w:t>
      </w:r>
      <w:r w:rsidR="000D0995" w:rsidRPr="00AE1E1C">
        <w:t xml:space="preserve"> </w:t>
      </w:r>
      <w:r w:rsidR="000D0995">
        <w:fldChar w:fldCharType="begin" w:fldLock="1"/>
      </w:r>
      <w:r w:rsidR="000D0995">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D0995">
        <w:fldChar w:fldCharType="separate"/>
      </w:r>
      <w:r w:rsidR="000D0995" w:rsidRPr="000C14C0">
        <w:rPr>
          <w:noProof/>
        </w:rPr>
        <w:t>(Gueguen et al., 2020)</w:t>
      </w:r>
      <w:r w:rsidR="000D0995">
        <w:fldChar w:fldCharType="end"/>
      </w:r>
      <w:r w:rsidR="000D0995">
        <w:t>.</w:t>
      </w:r>
      <w:r w:rsidR="00D918F0">
        <w:t xml:space="preserve"> </w:t>
      </w:r>
      <w:r w:rsidR="00976B22">
        <w:t xml:space="preserve">These results suggest </w:t>
      </w:r>
      <w:r w:rsidR="004C3261">
        <w:t>Fe-</w:t>
      </w:r>
      <w:r w:rsidR="00976B22">
        <w:t xml:space="preserve">Mn </w:t>
      </w:r>
      <w:r w:rsidR="00D838E2">
        <w:t xml:space="preserve">deposits generally </w:t>
      </w:r>
      <w:r w:rsidR="00976B22">
        <w:t xml:space="preserve">incorporate isotopically </w:t>
      </w:r>
      <w:r w:rsidR="00976B22" w:rsidRPr="00F6565A">
        <w:rPr>
          <w:u w:val="single"/>
        </w:rPr>
        <w:t>heavy</w:t>
      </w:r>
      <w:r w:rsidR="00976B22">
        <w:t xml:space="preserve"> Ni relative to solution. </w:t>
      </w:r>
    </w:p>
    <w:p w14:paraId="6BC59242" w14:textId="0725559F" w:rsidR="00976B22" w:rsidRDefault="00DD78C1" w:rsidP="00C531E7">
      <w:pPr>
        <w:spacing w:after="0"/>
        <w:ind w:firstLine="720"/>
        <w:jc w:val="both"/>
        <w:textAlignment w:val="baseline"/>
      </w:pPr>
      <w:r>
        <w:t xml:space="preserve">However, </w:t>
      </w:r>
      <w:r w:rsidR="001B70F0">
        <w:t>if we consider</w:t>
      </w:r>
      <w:r>
        <w:t xml:space="preserve"> </w:t>
      </w:r>
      <w:r w:rsidR="00747404">
        <w:t xml:space="preserve">virtually any </w:t>
      </w:r>
      <w:r>
        <w:t xml:space="preserve">other Fe-Mn sediment type, there is </w:t>
      </w:r>
      <w:r w:rsidR="0022345D">
        <w:t xml:space="preserve">no </w:t>
      </w:r>
      <w:commentRangeStart w:id="64"/>
      <w:r w:rsidR="0022345D">
        <w:t>clear consensus</w:t>
      </w:r>
      <w:r w:rsidR="00846DD7">
        <w:t xml:space="preserve"> </w:t>
      </w:r>
      <w:ins w:id="65" w:author="Laura W" w:date="2021-08-25T10:28:00Z">
        <w:r w:rsidR="00ED535D">
          <w:t xml:space="preserve">regarding </w:t>
        </w:r>
      </w:ins>
      <w:r w:rsidR="00846DD7">
        <w:t>whether</w:t>
      </w:r>
      <w:r w:rsidR="0022345D">
        <w:t xml:space="preserve"> Fe-Mn deposits </w:t>
      </w:r>
      <w:r w:rsidR="00846DD7">
        <w:t>have an insignificant</w:t>
      </w:r>
      <w:r w:rsidR="00D838E2">
        <w:t xml:space="preserve"> or extreme</w:t>
      </w:r>
      <w:r w:rsidR="0022345D">
        <w:t xml:space="preserve"> fractionation</w:t>
      </w:r>
      <w:r w:rsidR="00F04CA3">
        <w:t xml:space="preserve"> </w:t>
      </w:r>
      <w:commentRangeEnd w:id="64"/>
      <w:r w:rsidR="00056828">
        <w:rPr>
          <w:rStyle w:val="CommentReference"/>
        </w:rPr>
        <w:commentReference w:id="64"/>
      </w:r>
      <w:r w:rsidR="00F04CA3">
        <w:t>(and if extreme, in which direction?)</w:t>
      </w:r>
      <w:r w:rsidR="0022345D">
        <w:t xml:space="preserve">. </w:t>
      </w:r>
      <w:r w:rsidR="00B74B14">
        <w:t xml:space="preserve">In contrast to </w:t>
      </w:r>
      <w:r w:rsidR="004F2690">
        <w:t xml:space="preserve">pure </w:t>
      </w:r>
      <w:r w:rsidR="00B74B14">
        <w:t xml:space="preserve">hydrogenetic crusts, </w:t>
      </w:r>
      <w:r w:rsidR="00BB0DF8">
        <w:t xml:space="preserve">mixed hydrothermal-hydrogenetic and </w:t>
      </w:r>
      <w:r w:rsidR="00B74B14">
        <w:t xml:space="preserve">hydrothermal Fe-Mn crusts </w:t>
      </w:r>
      <w:r w:rsidR="00D838E2">
        <w:t>are</w:t>
      </w:r>
      <w:r w:rsidR="00B74B14">
        <w:t xml:space="preserve"> isotopically lighter than seawater</w:t>
      </w:r>
      <w:r w:rsidR="00B76948">
        <w:t xml:space="preserve"> with δ</w:t>
      </w:r>
      <w:r w:rsidR="00B76948" w:rsidRPr="004874FA">
        <w:rPr>
          <w:vertAlign w:val="superscript"/>
        </w:rPr>
        <w:t>60</w:t>
      </w:r>
      <w:r w:rsidR="00B76948">
        <w:t>Ni of 0.3</w:t>
      </w:r>
      <w:r w:rsidR="000357A5" w:rsidRPr="00A940FF">
        <w:t>‰</w:t>
      </w:r>
      <w:r w:rsidR="00B76948">
        <w:t xml:space="preserve"> to 0.4</w:t>
      </w:r>
      <w:r w:rsidR="00B76948" w:rsidRPr="00A940FF">
        <w:t>‰</w:t>
      </w:r>
      <w:r w:rsidR="00B76948">
        <w:t xml:space="preserve"> and -1.5</w:t>
      </w:r>
      <w:r w:rsidR="000357A5" w:rsidRPr="00A940FF">
        <w:t>‰</w:t>
      </w:r>
      <w:r w:rsidR="00B76948" w:rsidRPr="00A940FF">
        <w:t xml:space="preserve"> to 1.</w:t>
      </w:r>
      <w:r w:rsidR="00B76948">
        <w:t>1</w:t>
      </w:r>
      <w:r w:rsidR="00B76948" w:rsidRPr="00A940FF">
        <w:t>‰</w:t>
      </w:r>
      <w:r w:rsidR="00B76948">
        <w:t>, respectively</w:t>
      </w:r>
      <w:r w:rsidR="00B24766">
        <w:t xml:space="preserve"> </w:t>
      </w:r>
      <w:r w:rsidR="00B24766">
        <w:fldChar w:fldCharType="begin" w:fldLock="1"/>
      </w:r>
      <w:r w:rsidR="00165487">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B24766">
        <w:fldChar w:fldCharType="separate"/>
      </w:r>
      <w:r w:rsidR="00B24766" w:rsidRPr="00B24766">
        <w:rPr>
          <w:noProof/>
        </w:rPr>
        <w:t>(Gueguen et al., 2020)</w:t>
      </w:r>
      <w:r w:rsidR="00B24766">
        <w:fldChar w:fldCharType="end"/>
      </w:r>
      <w:r w:rsidR="00FE1DFE">
        <w:t xml:space="preserve">. </w:t>
      </w:r>
      <w:r w:rsidR="00B24766">
        <w:t>It</w:t>
      </w:r>
      <w:r w:rsidR="004B118E">
        <w:t xml:space="preserve"> i</w:t>
      </w:r>
      <w:r w:rsidR="00B24766">
        <w:t>s currently hypothesized that</w:t>
      </w:r>
      <w:r w:rsidR="00E33218">
        <w:t>,</w:t>
      </w:r>
      <w:r w:rsidR="00B24766">
        <w:t xml:space="preserve"> rather than </w:t>
      </w:r>
      <w:r w:rsidR="00F21D08">
        <w:t xml:space="preserve">significant </w:t>
      </w:r>
      <w:r w:rsidR="00B24766">
        <w:t>differences in source Ni (</w:t>
      </w:r>
      <w:r w:rsidR="00B24766" w:rsidRPr="00D4090F">
        <w:rPr>
          <w:i/>
          <w:iCs/>
        </w:rPr>
        <w:t>i.e.</w:t>
      </w:r>
      <w:r w:rsidR="00D4090F" w:rsidRPr="00D4090F">
        <w:rPr>
          <w:i/>
          <w:iCs/>
        </w:rPr>
        <w:t>,</w:t>
      </w:r>
      <w:r w:rsidR="00B24766">
        <w:t xml:space="preserve"> </w:t>
      </w:r>
      <w:commentRangeStart w:id="66"/>
      <w:r w:rsidR="00B24766">
        <w:t xml:space="preserve">hydrothermal fluid </w:t>
      </w:r>
      <w:commentRangeEnd w:id="66"/>
      <w:r w:rsidR="00ED535D">
        <w:rPr>
          <w:rStyle w:val="CommentReference"/>
        </w:rPr>
        <w:commentReference w:id="66"/>
      </w:r>
      <w:r w:rsidR="006C17F6">
        <w:t>or</w:t>
      </w:r>
      <w:r w:rsidR="00B24766">
        <w:t xml:space="preserve"> seawater)</w:t>
      </w:r>
      <w:r w:rsidR="00E33218">
        <w:t>,</w:t>
      </w:r>
      <w:r w:rsidR="00B24766">
        <w:t xml:space="preserve"> these differences may be due to differences in the phase </w:t>
      </w:r>
      <w:r w:rsidR="00AB001E">
        <w:t xml:space="preserve">Ni </w:t>
      </w:r>
      <w:r w:rsidR="00B24766">
        <w:t>is primarily associated with (</w:t>
      </w:r>
      <w:r w:rsidR="00F76DA2" w:rsidRPr="00F76DA2">
        <w:rPr>
          <w:i/>
          <w:iCs/>
        </w:rPr>
        <w:t>e.g.,</w:t>
      </w:r>
      <w:r w:rsidR="00F76DA2">
        <w:t xml:space="preserve"> </w:t>
      </w:r>
      <w:r w:rsidR="00B24766">
        <w:t>Fe oxides or Mn oxides)</w:t>
      </w:r>
      <w:r w:rsidR="001B7551">
        <w:t xml:space="preserve">, </w:t>
      </w:r>
      <w:r w:rsidR="00D4307D">
        <w:t>depositional environment and/or rate of formation</w:t>
      </w:r>
      <w:r w:rsidR="00165487">
        <w:t xml:space="preserve"> </w:t>
      </w:r>
      <w:r w:rsidR="00165487">
        <w:fldChar w:fldCharType="begin" w:fldLock="1"/>
      </w:r>
      <w:r w:rsidR="00FC328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rsidR="00165487">
        <w:fldChar w:fldCharType="separate"/>
      </w:r>
      <w:r w:rsidR="00165487" w:rsidRPr="00165487">
        <w:rPr>
          <w:noProof/>
        </w:rPr>
        <w:t>(Gueguen et al., 2020; Little et al., 2020)</w:t>
      </w:r>
      <w:r w:rsidR="00165487">
        <w:fldChar w:fldCharType="end"/>
      </w:r>
      <w:r w:rsidR="00D4307D">
        <w:t>.</w:t>
      </w:r>
      <w:r w:rsidR="00FC3288">
        <w:t xml:space="preserve"> </w:t>
      </w:r>
      <w:r w:rsidR="00E36A39">
        <w:t xml:space="preserve">Ferromanganese nodules also </w:t>
      </w:r>
      <w:commentRangeStart w:id="67"/>
      <w:del w:id="68" w:author="Laura W" w:date="2021-08-25T10:29:00Z">
        <w:r w:rsidR="00E36A39" w:rsidDel="00056828">
          <w:delText xml:space="preserve">have </w:delText>
        </w:r>
      </w:del>
      <w:r w:rsidR="00E36A39">
        <w:t xml:space="preserve">typically </w:t>
      </w:r>
      <w:commentRangeEnd w:id="67"/>
      <w:r w:rsidR="00056828">
        <w:rPr>
          <w:rStyle w:val="CommentReference"/>
        </w:rPr>
        <w:commentReference w:id="67"/>
      </w:r>
      <w:ins w:id="69" w:author="Laura W" w:date="2021-08-25T10:29:00Z">
        <w:r w:rsidR="00056828">
          <w:t xml:space="preserve">have </w:t>
        </w:r>
      </w:ins>
      <w:r w:rsidR="00E36A39">
        <w:t xml:space="preserve">isotopically lighter and variable </w:t>
      </w:r>
      <w:r w:rsidR="00583E61">
        <w:t>δ</w:t>
      </w:r>
      <w:r w:rsidR="00583E61" w:rsidRPr="004874FA">
        <w:rPr>
          <w:vertAlign w:val="superscript"/>
        </w:rPr>
        <w:t>60</w:t>
      </w:r>
      <w:r w:rsidR="00583E61">
        <w:t>Ni values (0.23±0.90‰</w:t>
      </w:r>
      <w:r w:rsidR="00305877">
        <w:t xml:space="preserve"> 2sd,</w:t>
      </w:r>
      <w:r w:rsidR="00583E61">
        <w:t xml:space="preserve"> n=6) </w:t>
      </w:r>
      <w:r w:rsidR="00583E61">
        <w:fldChar w:fldCharType="begin" w:fldLock="1"/>
      </w:r>
      <w:r w:rsidR="00545822">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45822">
        <w:rPr>
          <w:rFonts w:ascii="Cambria Math" w:hAnsi="Cambria Math" w:cs="Cambria Math"/>
        </w:rPr>
        <w:instrText>∼</w:instrText>
      </w:r>
      <w:r w:rsidR="00545822">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rsidR="00583E61">
        <w:fldChar w:fldCharType="separate"/>
      </w:r>
      <w:r w:rsidR="00583E61" w:rsidRPr="00583E61">
        <w:rPr>
          <w:noProof/>
        </w:rPr>
        <w:t>(Little et al., 2020; Wu et al., 2019</w:t>
      </w:r>
      <w:r w:rsidR="00583E61">
        <w:rPr>
          <w:noProof/>
        </w:rPr>
        <w:t xml:space="preserve"> and references therein</w:t>
      </w:r>
      <w:r w:rsidR="00583E61" w:rsidRPr="00583E61">
        <w:rPr>
          <w:noProof/>
        </w:rPr>
        <w:t>)</w:t>
      </w:r>
      <w:r w:rsidR="00583E61">
        <w:fldChar w:fldCharType="end"/>
      </w:r>
      <w:r w:rsidR="00520758">
        <w:t>.</w:t>
      </w:r>
      <w:r w:rsidR="0048155C">
        <w:t xml:space="preserve"> </w:t>
      </w:r>
      <w:r w:rsidR="00B52A7B">
        <w:t>This range in δ</w:t>
      </w:r>
      <w:r w:rsidR="00B52A7B" w:rsidRPr="004874FA">
        <w:rPr>
          <w:vertAlign w:val="superscript"/>
        </w:rPr>
        <w:t>60</w:t>
      </w:r>
      <w:r w:rsidR="00B52A7B">
        <w:t>Ni has been attributed to differences in mineralogy (</w:t>
      </w:r>
      <w:proofErr w:type="spellStart"/>
      <w:r w:rsidR="00B52A7B">
        <w:t>phyl</w:t>
      </w:r>
      <w:r w:rsidR="00AF66ED">
        <w:t>l</w:t>
      </w:r>
      <w:r w:rsidR="00B52A7B">
        <w:t>omanganates</w:t>
      </w:r>
      <w:proofErr w:type="spellEnd"/>
      <w:r w:rsidR="00B52A7B">
        <w:t xml:space="preserve"> </w:t>
      </w:r>
      <w:r w:rsidR="009E19AB">
        <w:t>or</w:t>
      </w:r>
      <w:r w:rsidR="00B52A7B">
        <w:t xml:space="preserve"> todor</w:t>
      </w:r>
      <w:ins w:id="70" w:author="Laura W" w:date="2021-08-25T10:30:00Z">
        <w:r w:rsidR="00056828">
          <w:t>o</w:t>
        </w:r>
      </w:ins>
      <w:r w:rsidR="00B52A7B">
        <w:t xml:space="preserve">kite), but </w:t>
      </w:r>
      <w:r w:rsidR="00545822">
        <w:t xml:space="preserve">with such a small sample size </w:t>
      </w:r>
      <w:r w:rsidR="00CA010B">
        <w:t>with limited</w:t>
      </w:r>
      <w:r w:rsidR="00545822">
        <w:t xml:space="preserve"> mineralogy data, </w:t>
      </w:r>
      <w:commentRangeStart w:id="71"/>
      <w:r w:rsidR="00545822">
        <w:t xml:space="preserve">this is a tentative explanation </w:t>
      </w:r>
      <w:commentRangeEnd w:id="71"/>
      <w:r w:rsidR="00056828">
        <w:rPr>
          <w:rStyle w:val="CommentReference"/>
        </w:rPr>
        <w:commentReference w:id="71"/>
      </w:r>
      <w:r w:rsidR="00545822">
        <w:fldChar w:fldCharType="begin" w:fldLock="1"/>
      </w:r>
      <w:r w:rsidR="00375D35">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545822">
        <w:fldChar w:fldCharType="separate"/>
      </w:r>
      <w:r w:rsidR="00545822" w:rsidRPr="00545822">
        <w:rPr>
          <w:noProof/>
        </w:rPr>
        <w:t>(Little et al., 2020)</w:t>
      </w:r>
      <w:r w:rsidR="00545822">
        <w:fldChar w:fldCharType="end"/>
      </w:r>
      <w:r w:rsidR="00545822">
        <w:t xml:space="preserve">. </w:t>
      </w:r>
      <w:commentRangeStart w:id="72"/>
      <w:r w:rsidR="00C531E7">
        <w:t xml:space="preserve">Finally, and maybe most extreme, </w:t>
      </w:r>
      <w:r w:rsidR="00976B22">
        <w:t>the dissolution of Mn oxides</w:t>
      </w:r>
      <w:r w:rsidR="002A0011">
        <w:t>, and release of its associated Ni,</w:t>
      </w:r>
      <w:r w:rsidR="00976B22">
        <w:t xml:space="preserve"> in the water column of the Black Sea corresponds to a </w:t>
      </w:r>
      <w:r w:rsidR="002A0011">
        <w:t xml:space="preserve">significant </w:t>
      </w:r>
      <w:r w:rsidR="00976B22">
        <w:t xml:space="preserve">decrease in </w:t>
      </w:r>
      <w:r w:rsidR="00976B22" w:rsidRPr="00E75FB7">
        <w:t>δ</w:t>
      </w:r>
      <w:r w:rsidR="00976B22" w:rsidRPr="00E75FB7">
        <w:rPr>
          <w:vertAlign w:val="superscript"/>
        </w:rPr>
        <w:t>60/58</w:t>
      </w:r>
      <w:r w:rsidR="00976B22" w:rsidRPr="00E75FB7">
        <w:t>Ni</w:t>
      </w:r>
      <w:r w:rsidR="00976B22">
        <w:rPr>
          <w:vertAlign w:val="subscript"/>
        </w:rPr>
        <w:t>solution</w:t>
      </w:r>
      <w:r w:rsidR="00976B22">
        <w:t>,</w:t>
      </w:r>
      <w:r w:rsidR="00C531E7">
        <w:t xml:space="preserve"> with a </w:t>
      </w:r>
      <w:r w:rsidR="00976B22">
        <w:t xml:space="preserve">calculated </w:t>
      </w:r>
      <w:r w:rsidR="00976B22" w:rsidRPr="00E75FB7">
        <w:t>Δ</w:t>
      </w:r>
      <w:r w:rsidR="00976B22" w:rsidRPr="00E75FB7">
        <w:rPr>
          <w:vertAlign w:val="superscript"/>
        </w:rPr>
        <w:t>60/58</w:t>
      </w:r>
      <w:r w:rsidR="00976B22" w:rsidRPr="00E75FB7">
        <w:t>Ni</w:t>
      </w:r>
      <w:r w:rsidR="00976B22" w:rsidRPr="00E75FB7">
        <w:rPr>
          <w:vertAlign w:val="subscript"/>
        </w:rPr>
        <w:t>solution-</w:t>
      </w:r>
      <w:r w:rsidR="00976B22">
        <w:rPr>
          <w:vertAlign w:val="subscript"/>
        </w:rPr>
        <w:t>s</w:t>
      </w:r>
      <w:r w:rsidR="00976B22" w:rsidRPr="00E75FB7">
        <w:rPr>
          <w:vertAlign w:val="subscript"/>
        </w:rPr>
        <w:t>o</w:t>
      </w:r>
      <w:r w:rsidR="00976B22">
        <w:rPr>
          <w:vertAlign w:val="subscript"/>
        </w:rPr>
        <w:t xml:space="preserve">lid </w:t>
      </w:r>
      <w:r w:rsidR="00976B22">
        <w:t>~ 4.0</w:t>
      </w:r>
      <w:r w:rsidR="00976B22" w:rsidRPr="00441EA8">
        <w:t>‰</w:t>
      </w:r>
      <w:r w:rsidR="00976B22">
        <w:t xml:space="preserve"> </w:t>
      </w:r>
      <w:r w:rsidR="00976B22">
        <w:fldChar w:fldCharType="begin" w:fldLock="1"/>
      </w:r>
      <w:r w:rsidR="00D94638">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976B22">
        <w:fldChar w:fldCharType="separate"/>
      </w:r>
      <w:r w:rsidR="00976B22" w:rsidRPr="00DA6852">
        <w:rPr>
          <w:noProof/>
        </w:rPr>
        <w:t>(Vance et al., 2016)</w:t>
      </w:r>
      <w:r w:rsidR="00976B22">
        <w:fldChar w:fldCharType="end"/>
      </w:r>
      <w:r w:rsidR="00976B22">
        <w:t>.</w:t>
      </w:r>
      <w:r w:rsidR="004851E4">
        <w:t xml:space="preserve"> </w:t>
      </w:r>
      <w:commentRangeEnd w:id="72"/>
      <w:r w:rsidR="00056828">
        <w:rPr>
          <w:rStyle w:val="CommentReference"/>
        </w:rPr>
        <w:commentReference w:id="72"/>
      </w:r>
      <w:r w:rsidR="004851E4">
        <w:t xml:space="preserve">From this set of data, </w:t>
      </w:r>
      <w:r w:rsidR="00D6574E">
        <w:t xml:space="preserve">it appears </w:t>
      </w:r>
      <w:r w:rsidR="001E7084">
        <w:t>Fe-Mn</w:t>
      </w:r>
      <w:r w:rsidR="00CD044B">
        <w:t xml:space="preserve"> deposits incorporate isotopically </w:t>
      </w:r>
      <w:r w:rsidR="00CD044B" w:rsidRPr="00D6574E">
        <w:rPr>
          <w:u w:val="single"/>
        </w:rPr>
        <w:t>light</w:t>
      </w:r>
      <w:r w:rsidR="00CD044B">
        <w:t xml:space="preserve"> Ni relative to solution</w:t>
      </w:r>
      <w:r w:rsidR="001E7084">
        <w:t>, a direct contradiction to the conclusion based on hydrogenetic Fe-Mn crusts</w:t>
      </w:r>
      <w:commentRangeStart w:id="73"/>
      <w:r w:rsidR="001E7084">
        <w:t>.</w:t>
      </w:r>
      <w:commentRangeEnd w:id="73"/>
      <w:r w:rsidR="00D6772C">
        <w:rPr>
          <w:rStyle w:val="CommentReference"/>
        </w:rPr>
        <w:commentReference w:id="73"/>
      </w:r>
    </w:p>
    <w:p w14:paraId="5797629D" w14:textId="2DAFE10D" w:rsidR="00976B22" w:rsidRDefault="00C97FF5" w:rsidP="00180F02">
      <w:pPr>
        <w:pStyle w:val="Heading4"/>
      </w:pPr>
      <w:r>
        <w:t>Organic Matter and Euxinic sediments</w:t>
      </w:r>
    </w:p>
    <w:p w14:paraId="76BC0220" w14:textId="2FB9DC28" w:rsidR="008F663E" w:rsidRDefault="00B87937" w:rsidP="00B722D1">
      <w:pPr>
        <w:spacing w:after="0"/>
        <w:ind w:firstLine="720"/>
        <w:jc w:val="both"/>
        <w:textAlignment w:val="baseline"/>
      </w:pPr>
      <w:r w:rsidRPr="00C43D94">
        <w:t>Only one paper has measured δ</w:t>
      </w:r>
      <w:r w:rsidRPr="00C43D94">
        <w:rPr>
          <w:vertAlign w:val="superscript"/>
        </w:rPr>
        <w:t>60</w:t>
      </w:r>
      <w:r w:rsidRPr="00C43D94">
        <w:t>Ni in modern organic</w:t>
      </w:r>
      <w:r w:rsidR="00C43D94" w:rsidRPr="00C43D94">
        <w:t xml:space="preserve"> rich sediments thus far.</w:t>
      </w:r>
      <w:r w:rsidR="00F901C3" w:rsidRPr="00C43D94">
        <w:t xml:space="preserve"> </w:t>
      </w:r>
      <w:proofErr w:type="spellStart"/>
      <w:r w:rsidR="00E9238C" w:rsidRPr="00C43D94">
        <w:t>Ciscato</w:t>
      </w:r>
      <w:proofErr w:type="spellEnd"/>
      <w:r w:rsidR="00E9238C" w:rsidRPr="00C43D94">
        <w:t xml:space="preserve"> et al. (2018)</w:t>
      </w:r>
      <w:r w:rsidR="00C43D94" w:rsidRPr="00C43D94">
        <w:t xml:space="preserve"> obtained organic rich sediments from a productive upwelling region off the coast of Peru and performed a detrital Ni correction to obtain an authigenic δ</w:t>
      </w:r>
      <w:r w:rsidR="00C43D94" w:rsidRPr="00C43D94">
        <w:rPr>
          <w:vertAlign w:val="superscript"/>
        </w:rPr>
        <w:t>60</w:t>
      </w:r>
      <w:r w:rsidR="00C43D94" w:rsidRPr="00C43D94">
        <w:t>Ni range of 1.19‰ to 1.20‰, although the</w:t>
      </w:r>
      <w:r w:rsidR="008F663E">
        <w:t>ir</w:t>
      </w:r>
      <w:r w:rsidR="00C43D94" w:rsidRPr="00C43D94">
        <w:t xml:space="preserve"> best estimate is</w:t>
      </w:r>
      <w:r w:rsidR="00B541B4">
        <w:t xml:space="preserve"> oddly</w:t>
      </w:r>
      <w:r w:rsidR="00C43D94" w:rsidRPr="00C43D94">
        <w:t xml:space="preserve"> 1.22‰.</w:t>
      </w:r>
      <w:r w:rsidR="00C43D94">
        <w:t xml:space="preserve"> In contrast to the narrow</w:t>
      </w:r>
      <w:r w:rsidR="008F663E">
        <w:t xml:space="preserve"> range of modern sediments, there is</w:t>
      </w:r>
      <w:r w:rsidR="00F801C6">
        <w:t xml:space="preserve"> significant variation within shales (</w:t>
      </w:r>
      <w:bookmarkStart w:id="74" w:name="_Hlk78363445"/>
      <w:r w:rsidR="00F801C6" w:rsidRPr="00D12C41">
        <w:t>δ</w:t>
      </w:r>
      <w:r w:rsidR="00F801C6" w:rsidRPr="00D12C41">
        <w:rPr>
          <w:vertAlign w:val="superscript"/>
        </w:rPr>
        <w:t>60</w:t>
      </w:r>
      <w:r w:rsidR="00F801C6" w:rsidRPr="00D12C41">
        <w:t>Ni</w:t>
      </w:r>
      <w:bookmarkEnd w:id="74"/>
      <w:r w:rsidR="00F801C6" w:rsidRPr="00D12C41">
        <w:t xml:space="preserve"> = −0.84</w:t>
      </w:r>
      <w:r w:rsidR="00F20690" w:rsidRPr="00D12C41">
        <w:t>‰</w:t>
      </w:r>
      <w:r w:rsidR="00F801C6">
        <w:t xml:space="preserve"> to </w:t>
      </w:r>
      <w:r w:rsidR="00F801C6" w:rsidRPr="00D12C41">
        <w:t>2.50‰)</w:t>
      </w:r>
      <w:r w:rsidR="0019421B">
        <w:t>, which</w:t>
      </w:r>
      <w:r w:rsidR="00F801C6">
        <w:t xml:space="preserve"> may be due to degrees of removal of Ni into sulfides and variable source Ni </w:t>
      </w:r>
      <w:r w:rsidR="00F801C6">
        <w:fldChar w:fldCharType="begin" w:fldLock="1"/>
      </w:r>
      <w:r w:rsidR="00F801C6">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F801C6">
        <w:fldChar w:fldCharType="separate"/>
      </w:r>
      <w:r w:rsidR="00F801C6" w:rsidRPr="00E847A5">
        <w:rPr>
          <w:noProof/>
        </w:rPr>
        <w:t>(Pašava et al., 2019; Porter et al., 2014)</w:t>
      </w:r>
      <w:r w:rsidR="00F801C6">
        <w:fldChar w:fldCharType="end"/>
      </w:r>
      <w:r w:rsidR="00F801C6">
        <w:t xml:space="preserve">. </w:t>
      </w:r>
      <w:r w:rsidR="00F20690">
        <w:t>To the best of our knowledge</w:t>
      </w:r>
      <w:r w:rsidR="00DA2E7B">
        <w:t xml:space="preserve">, there are no Ni isotope data for the </w:t>
      </w:r>
      <w:r w:rsidR="007A3C5D">
        <w:t xml:space="preserve">pelagic OM sink. </w:t>
      </w:r>
    </w:p>
    <w:p w14:paraId="7743781F" w14:textId="139D88D6" w:rsidR="00F801C6" w:rsidRDefault="007A3C5D" w:rsidP="00B722D1">
      <w:pPr>
        <w:spacing w:after="0"/>
        <w:ind w:firstLine="720"/>
        <w:jc w:val="both"/>
        <w:textAlignment w:val="baseline"/>
      </w:pPr>
      <w:r>
        <w:t xml:space="preserve">Again, a single </w:t>
      </w:r>
      <w:commentRangeStart w:id="75"/>
      <w:r>
        <w:t xml:space="preserve">paper has investigated </w:t>
      </w:r>
      <w:commentRangeEnd w:id="75"/>
      <w:r w:rsidR="00056828">
        <w:rPr>
          <w:rStyle w:val="CommentReference"/>
        </w:rPr>
        <w:commentReference w:id="75"/>
      </w:r>
      <w:r>
        <w:t xml:space="preserve">the </w:t>
      </w:r>
      <w:r w:rsidRPr="00D12C41">
        <w:t>δ</w:t>
      </w:r>
      <w:r w:rsidRPr="00D12C41">
        <w:rPr>
          <w:vertAlign w:val="superscript"/>
        </w:rPr>
        <w:t>60</w:t>
      </w:r>
      <w:r w:rsidRPr="00D12C41">
        <w:t>Ni</w:t>
      </w:r>
      <w:r>
        <w:t xml:space="preserve"> of euxinic sediments, but this is a small sink</w:t>
      </w:r>
      <w:r w:rsidR="00B77996">
        <w:t>, and its isotopic composition is not expected to have a major impact on the global marine isotope mass balance</w:t>
      </w:r>
      <w:r>
        <w:t xml:space="preserve">. </w:t>
      </w:r>
      <w:r w:rsidR="00056074">
        <w:t xml:space="preserve">To obtain a representation of the euxinic sink in the open ocean, </w:t>
      </w:r>
      <w:r w:rsidR="00A509BE">
        <w:fldChar w:fldCharType="begin" w:fldLock="1"/>
      </w:r>
      <w:r w:rsidR="00B77996">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rsidR="00A509BE">
        <w:fldChar w:fldCharType="separate"/>
      </w:r>
      <w:r w:rsidR="00A509BE" w:rsidRPr="00D12C41">
        <w:rPr>
          <w:noProof/>
        </w:rPr>
        <w:t xml:space="preserve">Vance et al. </w:t>
      </w:r>
      <w:r w:rsidR="00A509BE">
        <w:rPr>
          <w:noProof/>
        </w:rPr>
        <w:t>(</w:t>
      </w:r>
      <w:r w:rsidR="00A509BE" w:rsidRPr="00D12C41">
        <w:rPr>
          <w:noProof/>
        </w:rPr>
        <w:t>2016)</w:t>
      </w:r>
      <w:r w:rsidR="00A509BE">
        <w:fldChar w:fldCharType="end"/>
      </w:r>
      <w:r w:rsidR="00A509BE">
        <w:t xml:space="preserve"> </w:t>
      </w:r>
      <w:r w:rsidR="00CF5BC7">
        <w:t>measured e</w:t>
      </w:r>
      <w:r w:rsidR="00F801C6">
        <w:t>uxinic sulfide-rich sediments from the Black Sea</w:t>
      </w:r>
      <w:r w:rsidR="00056074">
        <w:t xml:space="preserve"> and found</w:t>
      </w:r>
      <w:r w:rsidR="00CF5BC7">
        <w:t xml:space="preserve"> </w:t>
      </w:r>
      <w:r w:rsidR="00056074">
        <w:t xml:space="preserve">sediments </w:t>
      </w:r>
      <w:r w:rsidR="00D70B15">
        <w:t xml:space="preserve">and </w:t>
      </w:r>
      <w:r w:rsidR="00ED1F2D">
        <w:t xml:space="preserve">Black </w:t>
      </w:r>
      <w:r w:rsidR="00236450">
        <w:t xml:space="preserve">Sea </w:t>
      </w:r>
      <w:r w:rsidR="00ED1F2D">
        <w:t>sea</w:t>
      </w:r>
      <w:r w:rsidR="00D70B15">
        <w:t xml:space="preserve">water </w:t>
      </w:r>
      <w:r w:rsidR="00056074">
        <w:t>have</w:t>
      </w:r>
      <w:r w:rsidR="00E07643">
        <w:t xml:space="preserve"> Ni isotopic compositions </w:t>
      </w:r>
      <w:r w:rsidR="00F801C6">
        <w:t>of 0.3</w:t>
      </w:r>
      <w:r w:rsidR="00F863E2" w:rsidRPr="00BF6843">
        <w:t>‰</w:t>
      </w:r>
      <w:r w:rsidR="00F801C6">
        <w:t xml:space="preserve"> to 0.6</w:t>
      </w:r>
      <w:r w:rsidR="00F801C6" w:rsidRPr="00BF6843">
        <w:t>‰</w:t>
      </w:r>
      <w:r w:rsidR="00F801C6">
        <w:t xml:space="preserve"> </w:t>
      </w:r>
      <w:r w:rsidR="00ED1F2D">
        <w:t xml:space="preserve">and </w:t>
      </w:r>
      <w:r w:rsidR="00E07643">
        <w:t>~1.35</w:t>
      </w:r>
      <w:r w:rsidR="00E07643" w:rsidRPr="00BF6843">
        <w:t>‰</w:t>
      </w:r>
      <w:r w:rsidR="00E07643">
        <w:t>, respectively</w:t>
      </w:r>
      <w:r w:rsidR="00CF5BC7">
        <w:t>.</w:t>
      </w:r>
      <w:r w:rsidR="00F801C6">
        <w:t xml:space="preserve"> </w:t>
      </w:r>
      <w:r w:rsidR="00236450">
        <w:t xml:space="preserve">In </w:t>
      </w:r>
      <w:r w:rsidR="004D64B8">
        <w:t>published marine Ni budgets, eu</w:t>
      </w:r>
      <w:r w:rsidR="00F801C6">
        <w:t>xinic sediments are assigned a Ni isotopic composition of +0.45</w:t>
      </w:r>
      <w:r w:rsidR="00F801C6" w:rsidRPr="00BF6843">
        <w:t>‰</w:t>
      </w:r>
      <w:r w:rsidR="00F801C6">
        <w:t xml:space="preserve"> </w:t>
      </w:r>
      <w:r w:rsidR="00F801C6">
        <w:fldChar w:fldCharType="begin" w:fldLock="1"/>
      </w:r>
      <w:r w:rsidR="004D64B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Little et al., 2020)"},"properties":{"noteIndex":0},"schema":"https://github.com/citation-style-language/schema/raw/master/csl-citation.json"}</w:instrText>
      </w:r>
      <w:r w:rsidR="00F801C6">
        <w:fldChar w:fldCharType="separate"/>
      </w:r>
      <w:r w:rsidR="004D64B8" w:rsidRPr="004D64B8">
        <w:rPr>
          <w:noProof/>
        </w:rPr>
        <w:t>(Ciscato et al., 2018; Gueguen and Rouxel, 2021; Little et al., 2020)</w:t>
      </w:r>
      <w:r w:rsidR="00F801C6">
        <w:fldChar w:fldCharType="end"/>
      </w:r>
      <w:r w:rsidR="00F801C6">
        <w:t xml:space="preserve">. </w:t>
      </w:r>
      <w:r w:rsidR="006D072D">
        <w:t xml:space="preserve">While euxinic sediments are isotopically lighter than seawater, the sink is not of sufficient size to </w:t>
      </w:r>
      <w:r w:rsidR="00DF15D9">
        <w:t xml:space="preserve">significantly alter </w:t>
      </w:r>
      <w:r w:rsidR="006D072D">
        <w:t xml:space="preserve">the budget. </w:t>
      </w:r>
    </w:p>
    <w:p w14:paraId="3B3F0402" w14:textId="150663F1" w:rsidR="00DA2E7B" w:rsidRDefault="00DA2E7B" w:rsidP="00B722D1">
      <w:pPr>
        <w:spacing w:after="0"/>
        <w:ind w:firstLine="720"/>
        <w:jc w:val="both"/>
        <w:textAlignment w:val="baseline"/>
      </w:pPr>
      <w:commentRangeStart w:id="76"/>
      <w:r>
        <w:t>The isotopic composition</w:t>
      </w:r>
      <w:r w:rsidR="007A3C5D">
        <w:t>s</w:t>
      </w:r>
      <w:r>
        <w:t xml:space="preserve"> of the </w:t>
      </w:r>
      <w:r w:rsidR="001C5AE0">
        <w:t xml:space="preserve">major </w:t>
      </w:r>
      <w:r>
        <w:t xml:space="preserve">sinks are clearly less known than the sources. The Ni isotopic composition of the largest known sink, Fe-Mn sediments, encompasses </w:t>
      </w:r>
      <w:r w:rsidR="007A3C5D">
        <w:t xml:space="preserve">the entire known natural range of Ni isotopic composition. </w:t>
      </w:r>
      <w:commentRangeEnd w:id="76"/>
      <w:r w:rsidR="00056828">
        <w:rPr>
          <w:rStyle w:val="CommentReference"/>
        </w:rPr>
        <w:commentReference w:id="76"/>
      </w:r>
      <w:r w:rsidR="007A3C5D">
        <w:t>The</w:t>
      </w:r>
      <w:r w:rsidR="000477F6">
        <w:t>re are only a handful of samples to represent the upwelling region OM sink</w:t>
      </w:r>
      <w:r w:rsidR="005846EF">
        <w:t xml:space="preserve"> and there </w:t>
      </w:r>
      <w:proofErr w:type="gramStart"/>
      <w:r w:rsidR="005846EF">
        <w:t>is</w:t>
      </w:r>
      <w:proofErr w:type="gramEnd"/>
      <w:r w:rsidR="005846EF">
        <w:t xml:space="preserve"> no readily available measurements of </w:t>
      </w:r>
      <w:r w:rsidR="005846EF" w:rsidRPr="00D12C41">
        <w:t>δ</w:t>
      </w:r>
      <w:r w:rsidR="005846EF" w:rsidRPr="00D12C41">
        <w:rPr>
          <w:vertAlign w:val="superscript"/>
        </w:rPr>
        <w:t>60</w:t>
      </w:r>
      <w:r w:rsidR="005846EF" w:rsidRPr="00D12C41">
        <w:t>Ni</w:t>
      </w:r>
      <w:r w:rsidR="005846EF">
        <w:t xml:space="preserve"> in pelagic OM</w:t>
      </w:r>
      <w:r w:rsidR="000477F6">
        <w:t>.</w:t>
      </w:r>
      <w:r w:rsidR="00095794">
        <w:t xml:space="preserve"> </w:t>
      </w:r>
      <w:r w:rsidR="000477F6">
        <w:t xml:space="preserve">Work </w:t>
      </w:r>
      <w:r w:rsidR="00095794">
        <w:t xml:space="preserve">to better understand </w:t>
      </w:r>
      <w:r w:rsidR="00095794" w:rsidRPr="00D12C41">
        <w:t>δ</w:t>
      </w:r>
      <w:r w:rsidR="00095794" w:rsidRPr="00D12C41">
        <w:rPr>
          <w:vertAlign w:val="superscript"/>
        </w:rPr>
        <w:t>60</w:t>
      </w:r>
      <w:r w:rsidR="00095794" w:rsidRPr="00D12C41">
        <w:t>Ni</w:t>
      </w:r>
      <w:r w:rsidR="00095794">
        <w:t xml:space="preserve"> variability in Fe-Mn sediments and adding to the small OM sample set will surely be useful. </w:t>
      </w:r>
      <w:commentRangeStart w:id="77"/>
      <w:r w:rsidR="00C47D4A">
        <w:t>But, w</w:t>
      </w:r>
      <w:r w:rsidR="000477F6">
        <w:t>hat about</w:t>
      </w:r>
      <w:r w:rsidR="008928B0">
        <w:t xml:space="preserve"> the fluxes that have been often omitted from previous marine Ni budgets</w:t>
      </w:r>
      <w:r w:rsidR="000477F6">
        <w:t xml:space="preserve">? </w:t>
      </w:r>
      <w:commentRangeEnd w:id="77"/>
      <w:r w:rsidR="00A03023">
        <w:rPr>
          <w:rStyle w:val="CommentReference"/>
        </w:rPr>
        <w:commentReference w:id="77"/>
      </w:r>
    </w:p>
    <w:p w14:paraId="2557F066" w14:textId="12E06878" w:rsidR="00F801C6" w:rsidRDefault="00DA2E7B" w:rsidP="00FE7CB2">
      <w:pPr>
        <w:pStyle w:val="Heading2"/>
      </w:pPr>
      <w:bookmarkStart w:id="78" w:name="_Toc78742000"/>
      <w:bookmarkStart w:id="79" w:name="_Toc78742116"/>
      <w:r>
        <w:t xml:space="preserve">Missing </w:t>
      </w:r>
      <w:r w:rsidR="00180F02">
        <w:t>Components</w:t>
      </w:r>
      <w:bookmarkEnd w:id="78"/>
      <w:bookmarkEnd w:id="79"/>
    </w:p>
    <w:p w14:paraId="50E16CD6" w14:textId="3BF18E61" w:rsidR="00F801C6" w:rsidRPr="0013151A" w:rsidRDefault="00F801C6" w:rsidP="00180F02">
      <w:pPr>
        <w:pStyle w:val="Heading4"/>
      </w:pPr>
      <w:commentRangeStart w:id="80"/>
      <w:commentRangeStart w:id="81"/>
      <w:r w:rsidRPr="0013151A">
        <w:t xml:space="preserve">Hydrothermal </w:t>
      </w:r>
      <w:r w:rsidR="00DE0DAE">
        <w:t>Fluid</w:t>
      </w:r>
      <w:commentRangeEnd w:id="80"/>
      <w:r w:rsidR="008928B0">
        <w:rPr>
          <w:rStyle w:val="CommentReference"/>
          <w:rFonts w:ascii="Times New Roman" w:eastAsia="Times New Roman" w:hAnsi="Times New Roman" w:cs="Times New Roman"/>
          <w:i w:val="0"/>
          <w:iCs w:val="0"/>
          <w:color w:val="auto"/>
        </w:rPr>
        <w:commentReference w:id="80"/>
      </w:r>
      <w:commentRangeEnd w:id="81"/>
      <w:r w:rsidR="00056828">
        <w:rPr>
          <w:rStyle w:val="CommentReference"/>
          <w:rFonts w:ascii="Times New Roman" w:eastAsia="Times New Roman" w:hAnsi="Times New Roman" w:cs="Times New Roman"/>
          <w:i w:val="0"/>
          <w:iCs w:val="0"/>
          <w:color w:val="auto"/>
        </w:rPr>
        <w:commentReference w:id="81"/>
      </w:r>
    </w:p>
    <w:p w14:paraId="731926FB" w14:textId="71FC81F4" w:rsidR="00F801C6" w:rsidRDefault="00F801C6" w:rsidP="00F801C6">
      <w:pPr>
        <w:ind w:firstLine="720"/>
        <w:jc w:val="both"/>
      </w:pPr>
      <w:r>
        <w:t xml:space="preserve">Hydrothermal </w:t>
      </w:r>
      <w:r w:rsidR="00E43264">
        <w:t xml:space="preserve">fluid </w:t>
      </w:r>
      <w:r>
        <w:t xml:space="preserve">has been suggested as a possible Ni source, but no </w:t>
      </w:r>
      <w:commentRangeStart w:id="82"/>
      <w:r>
        <w:t xml:space="preserve">data </w:t>
      </w:r>
      <w:commentRangeEnd w:id="82"/>
      <w:r w:rsidR="00056828">
        <w:rPr>
          <w:rStyle w:val="CommentReference"/>
        </w:rPr>
        <w:commentReference w:id="82"/>
      </w:r>
      <w:r>
        <w:t xml:space="preserve">yet suggests that hydrothermal activity is of the appropriate magnitude or isotopic composition to account for the isotope </w:t>
      </w:r>
      <w:r w:rsidR="00AA601D">
        <w:t xml:space="preserve">mass </w:t>
      </w:r>
      <w:r>
        <w:t xml:space="preserve">imbalance. </w:t>
      </w:r>
      <w:r w:rsidR="0065584F">
        <w:t xml:space="preserve">To robustly investigate this flux, each </w:t>
      </w:r>
      <w:r w:rsidR="004B1B16">
        <w:t>hydrothermal regime</w:t>
      </w:r>
      <w:r w:rsidR="0065584F">
        <w:t xml:space="preserve"> must be consi</w:t>
      </w:r>
      <w:r w:rsidR="004B1B16">
        <w:t>dered individually</w:t>
      </w:r>
      <w:r w:rsidR="0065584F">
        <w:t>, as they may have different Ni fluxes</w:t>
      </w:r>
      <w:r w:rsidR="00285E2F">
        <w:t xml:space="preserve">. </w:t>
      </w:r>
      <w:r w:rsidR="00CF2A5C">
        <w:t xml:space="preserve">For </w:t>
      </w:r>
      <w:r w:rsidR="00AD5DDD">
        <w:t xml:space="preserve">fluids from </w:t>
      </w:r>
      <w:r w:rsidR="00CF2A5C">
        <w:t xml:space="preserve">high temperature on axis systems, </w:t>
      </w:r>
      <w:r w:rsidR="00AD5DDD">
        <w:t xml:space="preserve">to the best of our knowledge, </w:t>
      </w:r>
      <w:r w:rsidR="00CF2A5C">
        <w:t>th</w:t>
      </w:r>
      <w:r w:rsidR="00AD5DDD">
        <w:t xml:space="preserve">e highest observed [Ni] is ~3 </w:t>
      </w:r>
      <w:proofErr w:type="spellStart"/>
      <w:r w:rsidR="00AD5DDD">
        <w:t>μM</w:t>
      </w:r>
      <w:proofErr w:type="spellEnd"/>
      <w:r w:rsidR="00AD5DDD">
        <w:t xml:space="preserve"> from the Rainbow vent field on the Mid-Atlantic Ridge </w:t>
      </w:r>
      <w:r w:rsidR="00AD5DDD">
        <w:fldChar w:fldCharType="begin" w:fldLock="1"/>
      </w:r>
      <w:r w:rsidR="00307069">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307069">
        <w:rPr>
          <w:rFonts w:ascii="Cambria Math" w:hAnsi="Cambria Math" w:cs="Cambria Math"/>
        </w:rPr>
        <w:instrText>∼</w:instrText>
      </w:r>
      <w:r w:rsidR="00307069">
        <w:instrText xml:space="preserve"> 10 black smokers emitting acidic (pH </w:instrText>
      </w:r>
      <w:r w:rsidR="00307069">
        <w:rPr>
          <w:rFonts w:ascii="Cambria Math" w:hAnsi="Cambria Math" w:cs="Cambria Math"/>
        </w:rPr>
        <w:instrText>∼</w:instrText>
      </w:r>
      <w:r w:rsidR="00307069">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instrText>
      </w:r>
      <w:r w:rsidR="00AD5DDD">
        <w:fldChar w:fldCharType="separate"/>
      </w:r>
      <w:r w:rsidR="00AD5DDD" w:rsidRPr="00AD5DDD">
        <w:rPr>
          <w:noProof/>
        </w:rPr>
        <w:t>(Douville et al., 2002)</w:t>
      </w:r>
      <w:r w:rsidR="00AD5DDD">
        <w:fldChar w:fldCharType="end"/>
      </w:r>
      <w:r w:rsidR="00AD5DDD">
        <w:t xml:space="preserve">. </w:t>
      </w:r>
      <w:proofErr w:type="spellStart"/>
      <w:r w:rsidR="00AD5DDD">
        <w:t>Ciscato</w:t>
      </w:r>
      <w:proofErr w:type="spellEnd"/>
      <w:r w:rsidR="00AD5DDD">
        <w:t xml:space="preserve"> et al. (2018) </w:t>
      </w:r>
      <w:r w:rsidR="00D653B6">
        <w:t>highlighted</w:t>
      </w:r>
      <w:r w:rsidR="00AD5DDD">
        <w:t xml:space="preserve"> that even if all of the hydrothermal fluid was so enriched in Ni, </w:t>
      </w:r>
      <w:r w:rsidR="00307069">
        <w:t>assuming an axial flux of 3x10</w:t>
      </w:r>
      <w:r w:rsidR="00307069">
        <w:rPr>
          <w:vertAlign w:val="superscript"/>
        </w:rPr>
        <w:t>13</w:t>
      </w:r>
      <w:r w:rsidR="00D653B6">
        <w:rPr>
          <w:vertAlign w:val="superscript"/>
        </w:rPr>
        <w:t xml:space="preserve"> </w:t>
      </w:r>
      <w:r w:rsidR="00307069">
        <w:t>kg/</w:t>
      </w:r>
      <w:proofErr w:type="spellStart"/>
      <w:r w:rsidR="00307069">
        <w:t>yr</w:t>
      </w:r>
      <w:proofErr w:type="spellEnd"/>
      <w:r w:rsidR="00307069">
        <w:t xml:space="preserve"> </w:t>
      </w:r>
      <w:r w:rsidR="00307069">
        <w:fldChar w:fldCharType="begin" w:fldLock="1"/>
      </w:r>
      <w:r w:rsidR="00307069">
        <w: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instrText>
      </w:r>
      <w:r w:rsidR="00307069">
        <w:fldChar w:fldCharType="separate"/>
      </w:r>
      <w:r w:rsidR="00307069" w:rsidRPr="00307069">
        <w:rPr>
          <w:noProof/>
        </w:rPr>
        <w:t>(Elderfield and Schultz, 1996)</w:t>
      </w:r>
      <w:r w:rsidR="00307069">
        <w:fldChar w:fldCharType="end"/>
      </w:r>
      <w:r w:rsidR="00307069">
        <w:t>, the total flux from these types of hydrothermal systems would be less than 25% of the riverine Ni flux (calculated as 9x10</w:t>
      </w:r>
      <w:r w:rsidR="00307069">
        <w:rPr>
          <w:vertAlign w:val="superscript"/>
        </w:rPr>
        <w:t>7</w:t>
      </w:r>
      <w:r w:rsidR="00307069">
        <w:t xml:space="preserve"> Ni mol/</w:t>
      </w:r>
      <w:proofErr w:type="spellStart"/>
      <w:r w:rsidR="00307069">
        <w:t>yr</w:t>
      </w:r>
      <w:proofErr w:type="spellEnd"/>
      <w:r w:rsidR="00307069">
        <w:t xml:space="preserve"> her</w:t>
      </w:r>
      <w:commentRangeStart w:id="83"/>
      <w:r w:rsidR="00307069">
        <w:t>e).</w:t>
      </w:r>
      <w:r w:rsidR="00CF2A5C">
        <w:t xml:space="preserve"> </w:t>
      </w:r>
      <w:commentRangeEnd w:id="83"/>
      <w:r w:rsidR="00307069">
        <w:rPr>
          <w:rStyle w:val="CommentReference"/>
        </w:rPr>
        <w:commentReference w:id="83"/>
      </w:r>
      <w:r w:rsidR="00307069">
        <w:t xml:space="preserve">Vent fluids collected from six Mid-Atlantic Ridge hydrothermal systems </w:t>
      </w:r>
      <w:r w:rsidR="00D653B6">
        <w:t>all had Ni concentrations</w:t>
      </w:r>
      <w:r w:rsidR="00307069">
        <w:t xml:space="preserve"> </w:t>
      </w:r>
      <w:r w:rsidR="009850AA">
        <w:t xml:space="preserve">less than </w:t>
      </w:r>
      <w:r w:rsidR="00307069">
        <w:t>2</w:t>
      </w:r>
      <w:r w:rsidR="00307069" w:rsidRPr="00307069">
        <w:t xml:space="preserve"> </w:t>
      </w:r>
      <w:proofErr w:type="spellStart"/>
      <w:r w:rsidR="00307069">
        <w:t>μM</w:t>
      </w:r>
      <w:proofErr w:type="spellEnd"/>
      <w:r w:rsidR="00307069">
        <w:t xml:space="preserve"> </w:t>
      </w:r>
      <w:r w:rsidR="00307069">
        <w:fldChar w:fldCharType="begin" w:fldLock="1"/>
      </w:r>
      <w:r w:rsidR="00CF00AC">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CF00AC">
        <w:rPr>
          <w:rFonts w:ascii="Cambria Math" w:hAnsi="Cambria Math" w:cs="Cambria Math"/>
        </w:rPr>
        <w:instrText>∼</w:instrText>
      </w:r>
      <w:r w:rsidR="00CF00AC">
        <w:instrText xml:space="preserve"> 10 black smokers emitting acidic (pH </w:instrText>
      </w:r>
      <w:r w:rsidR="00CF00AC">
        <w:rPr>
          <w:rFonts w:ascii="Cambria Math" w:hAnsi="Cambria Math" w:cs="Cambria Math"/>
        </w:rPr>
        <w:instrText>∼</w:instrText>
      </w:r>
      <w:r w:rsidR="00CF00AC">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eviouslyFormattedCitation":"(Douville et al., 2002)"},"properties":{"noteIndex":0},"schema":"https://github.com/citation-style-language/schema/raw/master/csl-citation.json"}</w:instrText>
      </w:r>
      <w:r w:rsidR="00307069">
        <w:fldChar w:fldCharType="separate"/>
      </w:r>
      <w:r w:rsidR="00307069" w:rsidRPr="00307069">
        <w:rPr>
          <w:noProof/>
        </w:rPr>
        <w:t>(Douville et al., 2002</w:t>
      </w:r>
      <w:r w:rsidR="00307069">
        <w:rPr>
          <w:noProof/>
        </w:rPr>
        <w:t xml:space="preserve"> and references therein</w:t>
      </w:r>
      <w:r w:rsidR="00307069" w:rsidRPr="00307069">
        <w:rPr>
          <w:noProof/>
        </w:rPr>
        <w:t>)</w:t>
      </w:r>
      <w:r w:rsidR="00307069">
        <w:fldChar w:fldCharType="end"/>
      </w:r>
      <w:r w:rsidR="00307069">
        <w:t>. In addition, t</w:t>
      </w:r>
      <w:r>
        <w:t>here is no observed increase in [Ni] across the Mid-Atlantic Ridge from the GEOTRACES transect GP16</w:t>
      </w:r>
      <w:r w:rsidR="00307069">
        <w:t>, suggesting these types of hydrothermal systems are not a significant input of Ni</w:t>
      </w:r>
      <w:r>
        <w:t xml:space="preserve"> (Fig XXX) (cite </w:t>
      </w:r>
      <w:proofErr w:type="spellStart"/>
      <w:r>
        <w:t>ciscato</w:t>
      </w:r>
      <w:proofErr w:type="spellEnd"/>
      <w:r>
        <w:t xml:space="preserve"> </w:t>
      </w:r>
      <w:r w:rsidR="00307069">
        <w:t>and</w:t>
      </w:r>
      <w:r>
        <w:t xml:space="preserve"> </w:t>
      </w:r>
      <w:proofErr w:type="spellStart"/>
      <w:r>
        <w:t>geotraces</w:t>
      </w:r>
      <w:proofErr w:type="spellEnd"/>
      <w:r>
        <w:t>?)</w:t>
      </w:r>
      <w:r w:rsidR="00307069">
        <w:t>.</w:t>
      </w:r>
      <w:r>
        <w:t xml:space="preserve"> Low temperature</w:t>
      </w:r>
      <w:r w:rsidR="00C60EF2">
        <w:t>,</w:t>
      </w:r>
      <w:r>
        <w:t xml:space="preserve"> ridge flank systems, which have much larger fluxes of water</w:t>
      </w:r>
      <w:r w:rsidR="004C791A">
        <w:t xml:space="preserve"> than the high temperature than the high temperature systems</w:t>
      </w:r>
      <w:r>
        <w:t xml:space="preserve">,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or a very small sink (-1.8% of the riverine flux, corrected for modern estimate of river flux)</w:t>
      </w:r>
      <w:r w:rsidR="00570E02">
        <w:t xml:space="preserve"> of Ni</w:t>
      </w:r>
      <w:r>
        <w:t xml:space="preserve">,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w:t>
      </w:r>
      <w:r w:rsidR="000B31D1">
        <w:t xml:space="preserve">create fluids with </w:t>
      </w:r>
      <w:r>
        <w:t xml:space="preserve">different </w:t>
      </w:r>
      <w:r w:rsidR="00B66D58">
        <w:t>Ni concentrations</w:t>
      </w:r>
      <w:r>
        <w:t xml:space="preserve">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r>
        <w:t>.</w:t>
      </w:r>
    </w:p>
    <w:p w14:paraId="26F951D6" w14:textId="09FD124C" w:rsidR="00F801C6" w:rsidRDefault="00F801C6" w:rsidP="008175C4">
      <w:pPr>
        <w:ind w:firstLine="720"/>
        <w:jc w:val="both"/>
      </w:pPr>
      <w:r>
        <w:t>If the hydrothermal flux was of the appropriate size, would it be the appropriate isotopic composition to balance the equation?</w:t>
      </w:r>
      <w:r w:rsidR="001E14AF">
        <w:t xml:space="preserve"> Most of </w:t>
      </w:r>
      <w:r w:rsidR="0095328E">
        <w:t xml:space="preserve">what </w:t>
      </w:r>
      <w:r w:rsidR="004F557D">
        <w:t>is</w:t>
      </w:r>
      <w:r w:rsidR="0095328E">
        <w:t xml:space="preserve"> know</w:t>
      </w:r>
      <w:r w:rsidR="004F557D">
        <w:t>n</w:t>
      </w:r>
      <w:r w:rsidR="0095328E">
        <w:t xml:space="preserve"> about the isotopic </w:t>
      </w:r>
      <w:r w:rsidR="0095328E" w:rsidRPr="0095328E">
        <w:t>composition</w:t>
      </w:r>
      <w:r w:rsidR="0095328E">
        <w:t xml:space="preserve"> of hydrothermal fluids is indirect, but al</w:t>
      </w:r>
      <w:r w:rsidR="00C612C1">
        <w:t>most al</w:t>
      </w:r>
      <w:r w:rsidR="0095328E">
        <w:t xml:space="preserve">l </w:t>
      </w:r>
      <w:r w:rsidR="00C612C1">
        <w:t xml:space="preserve">data </w:t>
      </w:r>
      <w:r w:rsidR="0095328E">
        <w:t xml:space="preserve">point to </w:t>
      </w:r>
      <w:r w:rsidR="00D10350">
        <w:t>hydrothermal fluids</w:t>
      </w:r>
      <w:r w:rsidR="0095328E">
        <w:t xml:space="preserve"> being isotopically light</w:t>
      </w:r>
      <w:r w:rsidR="00D10350">
        <w:t xml:space="preserve"> relative to seawater</w:t>
      </w:r>
      <w:r w:rsidR="0095328E">
        <w:t xml:space="preserve">. </w:t>
      </w:r>
      <w:commentRangeStart w:id="84"/>
      <w:r w:rsidR="00CA1607">
        <w:t>The</w:t>
      </w:r>
      <w:r w:rsidR="00C612C1">
        <w:t xml:space="preserve"> first estimates of hydrothermal fluid δ</w:t>
      </w:r>
      <w:r w:rsidR="00C612C1">
        <w:rPr>
          <w:vertAlign w:val="superscript"/>
        </w:rPr>
        <w:t>60</w:t>
      </w:r>
      <w:r w:rsidR="00C612C1">
        <w:t>Ni</w:t>
      </w:r>
      <w:r w:rsidR="001E14AF">
        <w:t xml:space="preserve"> </w:t>
      </w:r>
      <w:r w:rsidR="00C612C1">
        <w:t xml:space="preserve">was also the only one </w:t>
      </w:r>
      <w:commentRangeEnd w:id="84"/>
      <w:r w:rsidR="004A733E">
        <w:rPr>
          <w:rStyle w:val="CommentReference"/>
        </w:rPr>
        <w:commentReference w:id="84"/>
      </w:r>
      <w:r w:rsidR="00C612C1">
        <w:t>to suggest that they were isotopically similar to seawater (~1.5‰)</w:t>
      </w:r>
      <w:r w:rsidR="00BB6B3E">
        <w:t>,</w:t>
      </w:r>
      <w:r w:rsidR="00C612C1">
        <w:t xml:space="preserve"> based on analyses of Fe-Mn crust</w:t>
      </w:r>
      <w:r w:rsidR="006B796D">
        <w:t>s</w:t>
      </w:r>
      <w:r w:rsidR="00C612C1">
        <w:t xml:space="preserve"> near the </w:t>
      </w:r>
      <w:r w:rsidR="008E13FF">
        <w:t>mid-ocean ridge</w:t>
      </w:r>
      <w:r w:rsidR="00C8082E">
        <w:t xml:space="preserve"> </w:t>
      </w:r>
      <w:r w:rsidR="00C612C1">
        <w:fldChar w:fldCharType="begin" w:fldLock="1"/>
      </w:r>
      <w:r w:rsidR="00D73E7C">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rsidR="00C612C1">
        <w:fldChar w:fldCharType="separate"/>
      </w:r>
      <w:r w:rsidR="00C612C1" w:rsidRPr="00C612C1">
        <w:rPr>
          <w:noProof/>
        </w:rPr>
        <w:t>(Gall et al., 2013)</w:t>
      </w:r>
      <w:r w:rsidR="00C612C1">
        <w:fldChar w:fldCharType="end"/>
      </w:r>
      <w:r w:rsidR="00C612C1">
        <w:t xml:space="preserve">. </w:t>
      </w:r>
      <w:r w:rsidR="00BB6B3E">
        <w:t>However, there was no correlation with δ</w:t>
      </w:r>
      <w:r w:rsidR="00BB6B3E">
        <w:rPr>
          <w:vertAlign w:val="superscript"/>
        </w:rPr>
        <w:t>60</w:t>
      </w:r>
      <w:r w:rsidR="00BB6B3E">
        <w:t xml:space="preserve">Ni and distance from a mid-ocean ridge. </w:t>
      </w:r>
      <w:r w:rsidR="006B796D">
        <w:t>Other estimates focused on the narrow range of δ</w:t>
      </w:r>
      <w:r w:rsidR="006B796D">
        <w:rPr>
          <w:vertAlign w:val="superscript"/>
        </w:rPr>
        <w:t>60</w:t>
      </w:r>
      <w:r w:rsidR="006B796D">
        <w:t xml:space="preserve">Ni for </w:t>
      </w:r>
      <w:r w:rsidR="004B6D70">
        <w:t>ultramafic and mafic rock</w:t>
      </w:r>
      <w:r w:rsidR="006B796D">
        <w:t xml:space="preserve"> (</w:t>
      </w:r>
      <w:r w:rsidR="003653C6">
        <w:t>~</w:t>
      </w:r>
      <w:commentRangeStart w:id="85"/>
      <w:r w:rsidR="003653C6">
        <w:t>0.1</w:t>
      </w:r>
      <w:commentRangeEnd w:id="85"/>
      <w:r w:rsidR="004B6D70">
        <w:rPr>
          <w:rStyle w:val="CommentReference"/>
        </w:rPr>
        <w:commentReference w:id="85"/>
      </w:r>
      <w:r w:rsidR="006B796D">
        <w:t>‰</w:t>
      </w:r>
      <w:r w:rsidR="00D73E7C">
        <w:t xml:space="preserve">, </w:t>
      </w:r>
      <w:r w:rsidR="00D73E7C">
        <w:fldChar w:fldCharType="begin" w:fldLock="1"/>
      </w:r>
      <w:r w:rsidR="00D277D7">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D277D7">
        <w:rPr>
          <w:rFonts w:ascii="Cambria Math" w:hAnsi="Cambria Math" w:cs="Cambria Math"/>
        </w:rPr>
        <w:instrText>∼</w:instrText>
      </w:r>
      <w:r w:rsidR="00D277D7">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Cameron et al., 2009; Elliott and Steele, 2017; Gall et al., 2013; Gueguen et al., 2013; Wu et al., 2019)","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rsidR="00D73E7C">
        <w:fldChar w:fldCharType="separate"/>
      </w:r>
      <w:r w:rsidR="00D73E7C" w:rsidRPr="00D73E7C">
        <w:rPr>
          <w:noProof/>
        </w:rPr>
        <w:t>Cameron et al., 2009; Elliott and Steele, 2017; Gall et al., 2013; Gueguen et al., 2013; Wu et al., 2019)</w:t>
      </w:r>
      <w:r w:rsidR="00D73E7C">
        <w:fldChar w:fldCharType="end"/>
      </w:r>
      <w:r w:rsidR="008C3E0A">
        <w:t>,</w:t>
      </w:r>
      <w:r w:rsidR="006B796D">
        <w:t xml:space="preserve"> </w:t>
      </w:r>
      <w:r w:rsidR="008C3E0A">
        <w:t>from which hydrothermal fluids derive their composition</w:t>
      </w:r>
      <w:r w:rsidR="006B796D">
        <w:t>, and assumed a similar δ</w:t>
      </w:r>
      <w:r w:rsidR="006B796D">
        <w:rPr>
          <w:vertAlign w:val="superscript"/>
        </w:rPr>
        <w:t>60</w:t>
      </w:r>
      <w:r w:rsidR="006B796D">
        <w:t xml:space="preserve">Ni </w:t>
      </w:r>
      <w:r w:rsidR="00D73E7C">
        <w:t xml:space="preserve">for the hydrothermal fluid </w:t>
      </w:r>
      <w:r w:rsidR="00D277D7">
        <w:fldChar w:fldCharType="begin" w:fldLock="1"/>
      </w:r>
      <w:r w:rsidR="004B6D7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rsidR="00D277D7">
        <w:fldChar w:fldCharType="separate"/>
      </w:r>
      <w:r w:rsidR="003653C6" w:rsidRPr="003653C6">
        <w:rPr>
          <w:noProof/>
        </w:rPr>
        <w:t>(Ciscato et al., 2018; Gueguen and Rouxel, 2021)</w:t>
      </w:r>
      <w:r w:rsidR="00D277D7">
        <w:fldChar w:fldCharType="end"/>
      </w:r>
      <w:r w:rsidR="00D277D7">
        <w:t xml:space="preserve">. </w:t>
      </w:r>
      <w:r w:rsidR="00013FFA">
        <w:t>O</w:t>
      </w:r>
      <w:r w:rsidR="00433D24">
        <w:t xml:space="preserve">ne study documented </w:t>
      </w:r>
      <w:r w:rsidR="001B31B8">
        <w:t>a form of hydrothermal interaction</w:t>
      </w:r>
      <w:r w:rsidR="00013FFA">
        <w:t xml:space="preserve"> by measuring </w:t>
      </w:r>
      <w:r w:rsidR="00433D24">
        <w:t xml:space="preserve">the change in isotopic composition as seawater interacted with lava from the 2018 </w:t>
      </w:r>
      <w:r w:rsidR="00433D24" w:rsidRPr="00433D24">
        <w:t xml:space="preserve">eruption of </w:t>
      </w:r>
      <w:proofErr w:type="spellStart"/>
      <w:r w:rsidR="00433D24" w:rsidRPr="00433D24">
        <w:t>Kīlauea</w:t>
      </w:r>
      <w:proofErr w:type="spellEnd"/>
      <w:r w:rsidR="00433D24" w:rsidRPr="00433D24">
        <w:t xml:space="preserve"> </w:t>
      </w:r>
      <w:r w:rsidR="00433D24">
        <w:t xml:space="preserve">and found for the </w:t>
      </w:r>
      <w:r w:rsidR="009830CE">
        <w:t>δ</w:t>
      </w:r>
      <w:r w:rsidR="009830CE">
        <w:rPr>
          <w:vertAlign w:val="superscript"/>
        </w:rPr>
        <w:t>60</w:t>
      </w:r>
      <w:r w:rsidR="009830CE">
        <w:t xml:space="preserve">Ni </w:t>
      </w:r>
      <w:r w:rsidR="00433D24">
        <w:t xml:space="preserve">data followed mixing between </w:t>
      </w:r>
      <w:r w:rsidR="00C602DA">
        <w:t>two end-</w:t>
      </w:r>
      <w:r w:rsidR="00433D24">
        <w:t>members isotopically similar to seawater and basalt</w:t>
      </w:r>
      <w:r w:rsidR="005A5BF3">
        <w:t xml:space="preserve"> (0.1</w:t>
      </w:r>
      <w:r w:rsidR="00A1304E">
        <w:t xml:space="preserve"> to 0.3‰</w:t>
      </w:r>
      <w:r w:rsidR="005A5BF3">
        <w:t>)</w:t>
      </w:r>
      <w:r w:rsidR="00CD21BD">
        <w:t xml:space="preserve"> </w:t>
      </w:r>
      <w:r w:rsidR="00CD21BD">
        <w:fldChar w:fldCharType="begin" w:fldLock="1"/>
      </w:r>
      <w:r w:rsidR="0016202C">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rsidR="00CD21BD">
        <w:fldChar w:fldCharType="separate"/>
      </w:r>
      <w:r w:rsidR="00CD21BD" w:rsidRPr="00CD21BD">
        <w:rPr>
          <w:noProof/>
        </w:rPr>
        <w:t>(Hawco et al., 2020)</w:t>
      </w:r>
      <w:r w:rsidR="00CD21BD">
        <w:fldChar w:fldCharType="end"/>
      </w:r>
      <w:r w:rsidR="00433D24">
        <w:t xml:space="preserve">. </w:t>
      </w:r>
      <w:r w:rsidR="004B6D70">
        <w:t xml:space="preserve">Perhaps </w:t>
      </w:r>
      <w:commentRangeStart w:id="86"/>
      <w:r w:rsidR="004B6D70">
        <w:t>most representative</w:t>
      </w:r>
      <w:commentRangeEnd w:id="86"/>
      <w:r w:rsidR="00120B4D">
        <w:rPr>
          <w:rStyle w:val="CommentReference"/>
        </w:rPr>
        <w:commentReference w:id="86"/>
      </w:r>
      <w:r w:rsidR="004B6D70">
        <w:t xml:space="preserve">, </w:t>
      </w:r>
      <w:r w:rsidR="004B6D70">
        <w:fldChar w:fldCharType="begin" w:fldLock="1"/>
      </w:r>
      <w:r w:rsidR="00433D24">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rsidR="004B6D70">
        <w:fldChar w:fldCharType="separate"/>
      </w:r>
      <w:r w:rsidR="004B6D70" w:rsidRPr="004B6D70">
        <w:rPr>
          <w:noProof/>
        </w:rPr>
        <w:t xml:space="preserve">Pašava et al., </w:t>
      </w:r>
      <w:r w:rsidR="004B6D70">
        <w:rPr>
          <w:noProof/>
        </w:rPr>
        <w:t>(</w:t>
      </w:r>
      <w:r w:rsidR="004B6D70" w:rsidRPr="004B6D70">
        <w:rPr>
          <w:noProof/>
        </w:rPr>
        <w:t>2019)</w:t>
      </w:r>
      <w:r w:rsidR="004B6D70">
        <w:fldChar w:fldCharType="end"/>
      </w:r>
      <w:r w:rsidR="004B6D70">
        <w:t xml:space="preserve"> measured </w:t>
      </w:r>
      <w:r w:rsidR="001D0E59">
        <w:t>a</w:t>
      </w:r>
      <w:r w:rsidR="004B6D70">
        <w:t xml:space="preserve"> δ</w:t>
      </w:r>
      <w:r w:rsidR="004B6D70">
        <w:rPr>
          <w:vertAlign w:val="superscript"/>
        </w:rPr>
        <w:t>60</w:t>
      </w:r>
      <w:r w:rsidR="004B6D70">
        <w:t>Ni</w:t>
      </w:r>
      <w:r w:rsidR="001D0E59">
        <w:t xml:space="preserve"> value of -0.24‰</w:t>
      </w:r>
      <w:r w:rsidR="004B6D70">
        <w:t xml:space="preserve"> from </w:t>
      </w:r>
      <w:r w:rsidR="00966A8E">
        <w:t xml:space="preserve">a </w:t>
      </w:r>
      <w:r w:rsidR="001D0E59">
        <w:t xml:space="preserve">pyrite-marcasite crust within the </w:t>
      </w:r>
      <w:proofErr w:type="spellStart"/>
      <w:r w:rsidR="00966A8E">
        <w:t>Logatchev</w:t>
      </w:r>
      <w:proofErr w:type="spellEnd"/>
      <w:r w:rsidR="00966A8E">
        <w:t xml:space="preserve"> hydrothermal field, Mid-Atlantic Ridge</w:t>
      </w:r>
      <w:r w:rsidR="001D0E59">
        <w:t>. Besides the estimate of Gall</w:t>
      </w:r>
      <w:r w:rsidR="000879B8">
        <w:t xml:space="preserve"> et al. (2013), all available data indicate hydrothermal fluids are isotopically light relative to seawater and would exacerbate the isotope mass imbalance.</w:t>
      </w:r>
    </w:p>
    <w:p w14:paraId="45C552E3" w14:textId="06968F3E" w:rsidR="00F801C6" w:rsidRDefault="00F801C6" w:rsidP="00180F02">
      <w:pPr>
        <w:pStyle w:val="Heading4"/>
      </w:pPr>
      <w:r w:rsidRPr="00864E6B">
        <w:t xml:space="preserve">Riverine </w:t>
      </w:r>
      <w:r w:rsidR="00180F02">
        <w:t xml:space="preserve">Suspended </w:t>
      </w:r>
      <w:r w:rsidRPr="00864E6B">
        <w:t>Particulate Load</w:t>
      </w:r>
    </w:p>
    <w:p w14:paraId="3E09A7A1" w14:textId="7D6DB76E" w:rsidR="00F801C6" w:rsidRDefault="00F801C6" w:rsidP="00F801C6">
      <w:pPr>
        <w:ind w:firstLine="720"/>
        <w:jc w:val="both"/>
      </w:pPr>
      <w:bookmarkStart w:id="87" w:name="_Hlk76031051"/>
      <w:r w:rsidRPr="0056021C">
        <w:t>The</w:t>
      </w:r>
      <w:r>
        <w:t xml:space="preserve"> suspended particulate load (SPL) of rivers has been suggested as potential resolution to the mass and isotope imbalance, but</w:t>
      </w:r>
      <w:r w:rsidR="00A527DF">
        <w:t>, again,</w:t>
      </w:r>
      <w:r>
        <w:t xml:space="preserve"> there are two problems</w:t>
      </w:r>
      <w:r w:rsidR="00A527DF">
        <w:t>:</w:t>
      </w:r>
      <w:r>
        <w:t xml:space="preserve"> the debated size</w:t>
      </w:r>
      <w:r w:rsidR="00A527DF">
        <w:t xml:space="preserve"> of</w:t>
      </w:r>
      <w:r>
        <w:t xml:space="preserve"> this flux and the generally isotopically light composition of the known components</w:t>
      </w:r>
      <w:r w:rsidR="002162BC">
        <w:t xml:space="preserve"> relative to </w:t>
      </w:r>
      <w:r w:rsidR="00ED213D">
        <w:t>seawater and their source fluid</w:t>
      </w:r>
      <w:r>
        <w:t>.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 to 40), with a large portion hosted by Fe and Mn oxyhydroxide phases </w:t>
      </w:r>
      <w:r>
        <w:fldChar w:fldCharType="begin" w:fldLock="1"/>
      </w:r>
      <w:r w:rsidR="00FC69B0">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00FC69B0" w:rsidRPr="00FC69B0">
        <w:rPr>
          <w:noProof/>
        </w:rPr>
        <w:t>(Gibbs, 1977, 1973; Revels et al., 2021; Seyler and Boaventura, 2003; Viers et al., 2009)</w:t>
      </w:r>
      <w:r>
        <w:fldChar w:fldCharType="end"/>
      </w:r>
      <w:r>
        <w:t>. Depending on the study, either a very small portion or the entirety (including the silicate fraction) of the</w:t>
      </w:r>
      <w:r w:rsidR="0055397F">
        <w:t xml:space="preserve"> Ni in the</w:t>
      </w:r>
      <w:r>
        <w:t xml:space="preserve"> SPL would have to be mobilized to resolve the mass imbalance. </w:t>
      </w:r>
      <w:r w:rsidR="00A2364D">
        <w:t xml:space="preserve">The sparse data documenting estuarine processes, where labile Ni associated with the riverine SPL would </w:t>
      </w:r>
      <w:r w:rsidR="00F875F9">
        <w:t xml:space="preserve">likely </w:t>
      </w:r>
      <w:r w:rsidR="00A2364D">
        <w:t>desorb</w:t>
      </w:r>
      <w:commentRangeStart w:id="88"/>
      <w:commentRangeEnd w:id="88"/>
      <w:r w:rsidR="00A2364D">
        <w:rPr>
          <w:rStyle w:val="CommentReference"/>
        </w:rPr>
        <w:commentReference w:id="88"/>
      </w:r>
      <w:r w:rsidR="00A2364D">
        <w:t xml:space="preserve"> and enter the dissolved pool</w:t>
      </w:r>
      <w:r w:rsidR="002039F4">
        <w:t xml:space="preserve">, </w:t>
      </w:r>
      <w:r w:rsidR="00A2364D">
        <w:t xml:space="preserve">suggest </w:t>
      </w:r>
      <w:r w:rsidR="002039F4">
        <w:t xml:space="preserve">conservative behavior in estuaries </w:t>
      </w:r>
      <w:r w:rsidR="00375D35">
        <w:fldChar w:fldCharType="begin" w:fldLock="1"/>
      </w:r>
      <w:r w:rsidR="00C70B97">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mendeley":{"formattedCitation":"(Boyle et al., 1982; Edmond et al., 1985)","plainTextFormattedCitation":"(Boyle et al., 1982; Edmond et al., 1985)","previouslyFormattedCitation":"(Boyle et al., 1982; Edmond et al., 1985)"},"properties":{"noteIndex":0},"schema":"https://github.com/citation-style-language/schema/raw/master/csl-citation.json"}</w:instrText>
      </w:r>
      <w:r w:rsidR="00375D35">
        <w:fldChar w:fldCharType="separate"/>
      </w:r>
      <w:r w:rsidR="00375D35" w:rsidRPr="00375D35">
        <w:rPr>
          <w:noProof/>
        </w:rPr>
        <w:t>(Boyle et al., 1982; Edmond et al., 1985)</w:t>
      </w:r>
      <w:r w:rsidR="00375D35">
        <w:fldChar w:fldCharType="end"/>
      </w:r>
      <w:r w:rsidR="002039F4">
        <w:t xml:space="preserve">. </w:t>
      </w:r>
    </w:p>
    <w:bookmarkEnd w:id="87"/>
    <w:p w14:paraId="1370AB2D" w14:textId="4CF5078F" w:rsidR="00F801C6" w:rsidRDefault="00F801C6" w:rsidP="00F801C6">
      <w:pPr>
        <w:ind w:firstLine="720"/>
        <w:jc w:val="both"/>
      </w:pPr>
      <w:r>
        <w:t xml:space="preserve">While this source pushes </w:t>
      </w:r>
      <w:r w:rsidR="00A2364D">
        <w:t xml:space="preserve">the </w:t>
      </w:r>
      <w:r w:rsidR="00D363F7">
        <w:t>marine Ni</w:t>
      </w:r>
      <w:r w:rsidR="00A2364D">
        <w:t xml:space="preserve"> budget</w:t>
      </w:r>
      <w:r>
        <w:t xml:space="preserve"> in the right mass direction, what does this mean for the isotope mass balance</w:t>
      </w:r>
      <w:r w:rsidR="00F22159">
        <w:t xml:space="preserve"> (which also </w:t>
      </w:r>
      <w:r w:rsidR="00E24D2D">
        <w:t>must</w:t>
      </w:r>
      <w:r w:rsidR="00F22159">
        <w:t xml:space="preserve"> be satisfied)</w:t>
      </w:r>
      <w:r>
        <w:t>? A recent study</w:t>
      </w:r>
      <w:r w:rsidR="00E24D2D">
        <w:t xml:space="preserve"> diligently</w:t>
      </w:r>
      <w:r>
        <w:t xml:space="preserve"> explored the Ni isotopic composition in a variety of SPL particles of the Amazon river</w:t>
      </w:r>
      <w:r w:rsidR="000170A2">
        <w:t>’s</w:t>
      </w:r>
      <w:r>
        <w:t xml:space="preserve"> major tributaries and found that all SPL phases (</w:t>
      </w:r>
      <w:r w:rsidRPr="00D725ED">
        <w:rPr>
          <w:i/>
          <w:iCs/>
        </w:rPr>
        <w:t>i.e.,</w:t>
      </w:r>
      <w:r>
        <w:t xml:space="preserv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rsidR="004A0CD4">
        <w:t xml:space="preserve">. </w:t>
      </w:r>
      <w:r>
        <w:t xml:space="preserve">Therefore, </w:t>
      </w:r>
      <w:r w:rsidRPr="001B2BC9">
        <w:t>even if the entire particulate load were mobilized</w:t>
      </w:r>
      <w:r>
        <w:t xml:space="preserve"> </w:t>
      </w:r>
      <w:r w:rsidRPr="001B2BC9">
        <w:t xml:space="preserve">and </w:t>
      </w:r>
      <w:r w:rsidR="00461F7D">
        <w:t>dissolved</w:t>
      </w:r>
      <w:r w:rsidRPr="001B2BC9">
        <w:t xml:space="preserve"> in the oceans, it would provide isotopically light Ni and worsen the isotope imbalance</w:t>
      </w:r>
      <w:r>
        <w:t xml:space="preserve">. </w:t>
      </w:r>
      <w:r w:rsidR="00AE2750">
        <w:t>Even if the Amazon river has a SPL phase composition not representative of the global SPL, given</w:t>
      </w:r>
      <w:r w:rsidR="00A240A2">
        <w:t xml:space="preserve"> the </w:t>
      </w:r>
      <w:r>
        <w:t xml:space="preserve">trends observed by Revels et al. </w:t>
      </w:r>
      <w:r w:rsidR="000E58D5">
        <w:t>(</w:t>
      </w:r>
      <w:r>
        <w:t>2021</w:t>
      </w:r>
      <w:r w:rsidR="000E58D5">
        <w:t>)</w:t>
      </w:r>
      <w:r>
        <w:t xml:space="preserve"> and</w:t>
      </w:r>
      <w:r w:rsidR="000E58D5">
        <w:t xml:space="preserve"> experimentally derived isotope fractionation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rsidR="00A240A2">
        <w:t xml:space="preserve">, it seems unlikely that the source would be anything, but isotopically light relative to </w:t>
      </w:r>
      <w:r w:rsidR="00364CAE">
        <w:t>seawater</w:t>
      </w:r>
      <w:r>
        <w:t xml:space="preserve">. </w:t>
      </w:r>
    </w:p>
    <w:p w14:paraId="6E06860E" w14:textId="6EEDFB35" w:rsidR="00F801C6" w:rsidRPr="000C2B40" w:rsidRDefault="00F801C6" w:rsidP="00180F02">
      <w:pPr>
        <w:pStyle w:val="Heading4"/>
      </w:pPr>
      <w:r w:rsidRPr="000C2B40">
        <w:t>Carbonate</w:t>
      </w:r>
      <w:r w:rsidR="00180F02">
        <w:t>s</w:t>
      </w:r>
    </w:p>
    <w:p w14:paraId="3F8D262E" w14:textId="0143D4CD" w:rsidR="002916F2" w:rsidRPr="00E3424E" w:rsidRDefault="00F801C6" w:rsidP="00E31A8B">
      <w:pPr>
        <w:ind w:firstLine="720"/>
        <w:jc w:val="both"/>
      </w:pPr>
      <w:commentRangeStart w:id="89"/>
      <w:r>
        <w:t xml:space="preserve">Carbonate’s ubiquity in marine settings </w:t>
      </w:r>
      <w:commentRangeEnd w:id="89"/>
      <w:r w:rsidR="003002E7">
        <w:rPr>
          <w:rStyle w:val="CommentReference"/>
        </w:rPr>
        <w:commentReference w:id="89"/>
      </w:r>
      <w:r>
        <w:t xml:space="preserve">makes it an attractive candidate as </w:t>
      </w:r>
      <w:r w:rsidR="00033D7D">
        <w:t>a</w:t>
      </w:r>
      <w:r>
        <w:t xml:space="preserve"> missing light sink</w:t>
      </w:r>
      <w:r w:rsidR="006A77F0">
        <w:t>,</w:t>
      </w:r>
      <w:r>
        <w:t xml:space="preserve"> but greatly variable estimates of the flux size and isotopic composition (and the unknown impact of diagenesis) make it </w:t>
      </w:r>
      <w:r w:rsidR="003E52D0">
        <w:t>challenging to determine</w:t>
      </w:r>
      <w:r>
        <w:t xml:space="preserve"> their importance to the budget. </w:t>
      </w:r>
      <w:r w:rsidR="0016202C">
        <w:t xml:space="preserve">An initial estimate of the Ni flux into carbonate exclusively focused on the Ni </w:t>
      </w:r>
      <w:r w:rsidR="0047233C">
        <w:t>associated</w:t>
      </w:r>
      <w:r w:rsidR="0016202C">
        <w:t xml:space="preserve"> with organic matter associated </w:t>
      </w:r>
      <w:r w:rsidR="0047233C">
        <w:t>derived from</w:t>
      </w:r>
      <w:r w:rsidR="0016202C">
        <w:t xml:space="preserve"> the carbonate flux </w:t>
      </w:r>
      <w:r w:rsidR="0016202C">
        <w:fldChar w:fldCharType="begin" w:fldLock="1"/>
      </w:r>
      <w:r w:rsidR="00EF112B">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16202C">
        <w:fldChar w:fldCharType="separate"/>
      </w:r>
      <w:r w:rsidR="0016202C" w:rsidRPr="0016202C">
        <w:rPr>
          <w:noProof/>
        </w:rPr>
        <w:t>(Ciscato et al., 2018)</w:t>
      </w:r>
      <w:r w:rsidR="0016202C">
        <w:fldChar w:fldCharType="end"/>
      </w:r>
      <w:r w:rsidR="0016202C">
        <w:t xml:space="preserve">. They used the organic carbon flux into </w:t>
      </w:r>
      <w:r w:rsidR="008323A9">
        <w:t xml:space="preserve">shallow water </w:t>
      </w:r>
      <w:r w:rsidR="0016202C">
        <w:t>carbonates (</w:t>
      </w:r>
      <w:r w:rsidR="00EF112B">
        <w:t>6x10</w:t>
      </w:r>
      <w:r w:rsidR="00EF112B">
        <w:rPr>
          <w:vertAlign w:val="superscript"/>
        </w:rPr>
        <w:t>12</w:t>
      </w:r>
      <w:r w:rsidR="00AB30EE">
        <w:t xml:space="preserve"> g</w:t>
      </w:r>
      <w:r w:rsidR="00EF112B">
        <w:t xml:space="preserve"> </w:t>
      </w:r>
      <w:proofErr w:type="spellStart"/>
      <w:r w:rsidR="00EF112B">
        <w:t>C</w:t>
      </w:r>
      <w:r w:rsidR="00EF112B">
        <w:rPr>
          <w:vertAlign w:val="subscript"/>
        </w:rPr>
        <w:t>org</w:t>
      </w:r>
      <w:proofErr w:type="spellEnd"/>
      <w:r w:rsidR="00EF112B">
        <w:t>/</w:t>
      </w:r>
      <w:proofErr w:type="spellStart"/>
      <w:r w:rsidR="00EF112B">
        <w:t>yr</w:t>
      </w:r>
      <w:proofErr w:type="spellEnd"/>
      <w:r w:rsidR="00544E8A">
        <w:t xml:space="preserve"> </w:t>
      </w:r>
      <w:r w:rsidR="00AA47DE">
        <w:t>±</w:t>
      </w:r>
      <w:r w:rsidR="00544E8A">
        <w:t xml:space="preserve"> 50% </w:t>
      </w:r>
      <w:r w:rsidR="00EF112B">
        <w:t>;</w:t>
      </w:r>
      <w:r w:rsidR="00EF112B">
        <w:fldChar w:fldCharType="begin" w:fldLock="1"/>
      </w:r>
      <w:r w:rsidR="00D955B2">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rsidR="00EF112B">
        <w:fldChar w:fldCharType="separate"/>
      </w:r>
      <w:r w:rsidR="00EF112B">
        <w:rPr>
          <w:noProof/>
        </w:rPr>
        <w:t xml:space="preserve"> </w:t>
      </w:r>
      <w:r w:rsidR="00EF112B" w:rsidRPr="00EF112B">
        <w:rPr>
          <w:noProof/>
        </w:rPr>
        <w:t>Berner, 1990, 1982)</w:t>
      </w:r>
      <w:r w:rsidR="00EF112B">
        <w:fldChar w:fldCharType="end"/>
      </w:r>
      <w:r w:rsidR="0016202C">
        <w:t xml:space="preserve"> </w:t>
      </w:r>
      <w:r w:rsidR="00EF112B">
        <w:t>and</w:t>
      </w:r>
      <w:r w:rsidR="0016202C">
        <w:t xml:space="preserve"> the Ni/TOC</w:t>
      </w:r>
      <w:r w:rsidR="004972F6">
        <w:t xml:space="preserve"> ratio</w:t>
      </w:r>
      <w:r w:rsidR="00602C00">
        <w:t xml:space="preserve"> (0.3-4.3x10</w:t>
      </w:r>
      <w:r w:rsidR="00602C00">
        <w:rPr>
          <w:vertAlign w:val="superscript"/>
        </w:rPr>
        <w:t>-4</w:t>
      </w:r>
      <w:r w:rsidR="00602C00">
        <w:t xml:space="preserve"> Ni ppm/TOC </w:t>
      </w:r>
      <w:proofErr w:type="spellStart"/>
      <w:r w:rsidR="00602C00">
        <w:t>wt</w:t>
      </w:r>
      <w:proofErr w:type="spellEnd"/>
      <w:r w:rsidR="00602C00">
        <w:t>%)</w:t>
      </w:r>
      <w:r w:rsidR="0016202C">
        <w:t xml:space="preserve"> from a set of </w:t>
      </w:r>
      <w:r w:rsidR="004C2051">
        <w:t>carbonate rich (34-75%) samples from a coastal lagoon</w:t>
      </w:r>
      <w:r w:rsidR="00EF112B">
        <w:t xml:space="preserve"> to calculate a Ni flux into carbonates of </w:t>
      </w:r>
      <w:r w:rsidR="00D955B2">
        <w:t>0.31</w:t>
      </w:r>
      <w:r w:rsidR="003F4896">
        <w:t>x10</w:t>
      </w:r>
      <w:r w:rsidR="003F4896">
        <w:rPr>
          <w:vertAlign w:val="superscript"/>
        </w:rPr>
        <w:t>7</w:t>
      </w:r>
      <w:r w:rsidR="00D75FC8">
        <w:t xml:space="preserve"> to </w:t>
      </w:r>
      <w:r w:rsidR="00D955B2">
        <w:t>4.4x10</w:t>
      </w:r>
      <w:r w:rsidR="00D955B2">
        <w:rPr>
          <w:vertAlign w:val="superscript"/>
        </w:rPr>
        <w:t xml:space="preserve">7 </w:t>
      </w:r>
      <w:r w:rsidR="00D955B2">
        <w:t>Ni mol/</w:t>
      </w:r>
      <w:proofErr w:type="spellStart"/>
      <w:r w:rsidR="00D955B2">
        <w:t>yr</w:t>
      </w:r>
      <w:proofErr w:type="spellEnd"/>
      <w:r w:rsidR="00D955B2">
        <w:t xml:space="preserve"> </w:t>
      </w:r>
      <w:r w:rsidR="00D955B2">
        <w:fldChar w:fldCharType="begin" w:fldLock="1"/>
      </w:r>
      <w:r w:rsidR="00997E47">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D955B2">
        <w:fldChar w:fldCharType="separate"/>
      </w:r>
      <w:r w:rsidR="00D955B2" w:rsidRPr="00D955B2">
        <w:rPr>
          <w:noProof/>
        </w:rPr>
        <w:t>(Ciscato et al., 2018)</w:t>
      </w:r>
      <w:r w:rsidR="00D955B2">
        <w:fldChar w:fldCharType="end"/>
      </w:r>
      <w:r w:rsidR="007C4CB5">
        <w:t>,</w:t>
      </w:r>
      <w:r w:rsidR="00552BDC">
        <w:t xml:space="preserve"> an order of magnitude smaller than the organic matter or Fe-Mn deposit flux</w:t>
      </w:r>
      <w:r w:rsidR="00041B4A">
        <w:t>es</w:t>
      </w:r>
      <w:r w:rsidR="00552BDC">
        <w:t xml:space="preserve">. </w:t>
      </w:r>
      <w:r w:rsidR="007C4CB5">
        <w:t>However, t</w:t>
      </w:r>
      <w:r w:rsidR="00D955B2">
        <w:t xml:space="preserve">his calculation omits any Ni that might be </w:t>
      </w:r>
      <w:r w:rsidR="004477A3">
        <w:t>incorporated within</w:t>
      </w:r>
      <w:r w:rsidR="00D955B2">
        <w:t xml:space="preserve"> the inorganic components of carbonates</w:t>
      </w:r>
      <w:r w:rsidR="007C4CB5">
        <w:t xml:space="preserve">, which makes up a significant portion of the mass flux </w:t>
      </w:r>
      <w:r w:rsidR="002D49B7">
        <w:fldChar w:fldCharType="begin" w:fldLock="1"/>
      </w:r>
      <w:r w:rsidR="0017420D">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rsidR="002D49B7">
        <w:fldChar w:fldCharType="separate"/>
      </w:r>
      <w:r w:rsidR="009A19EB" w:rsidRPr="009A19EB">
        <w:rPr>
          <w:noProof/>
        </w:rPr>
        <w:t>(Hayes et al., 2021; Milliman and Droxler, 1995)</w:t>
      </w:r>
      <w:r w:rsidR="002D49B7">
        <w:fldChar w:fldCharType="end"/>
      </w:r>
      <w:r w:rsidR="00D955B2">
        <w:t>.</w:t>
      </w:r>
      <w:r w:rsidR="00D252F7">
        <w:t xml:space="preserve"> </w:t>
      </w:r>
      <w:r w:rsidR="00997E47">
        <w:t xml:space="preserve">Alternatively, </w:t>
      </w:r>
      <w:r w:rsidR="00997E47">
        <w:fldChar w:fldCharType="begin" w:fldLock="1"/>
      </w:r>
      <w:r w:rsidR="00E31A8B">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997E47">
        <w:fldChar w:fldCharType="separate"/>
      </w:r>
      <w:r w:rsidR="00997E47" w:rsidRPr="00997E47">
        <w:rPr>
          <w:noProof/>
        </w:rPr>
        <w:t xml:space="preserve">Alvarez et al. </w:t>
      </w:r>
      <w:r w:rsidR="00997E47">
        <w:rPr>
          <w:noProof/>
        </w:rPr>
        <w:t>(</w:t>
      </w:r>
      <w:r w:rsidR="00997E47" w:rsidRPr="00997E47">
        <w:rPr>
          <w:noProof/>
        </w:rPr>
        <w:t>2021)</w:t>
      </w:r>
      <w:r w:rsidR="00997E47">
        <w:fldChar w:fldCharType="end"/>
      </w:r>
      <w:r w:rsidR="00997E47">
        <w:t xml:space="preserve"> </w:t>
      </w:r>
      <w:r w:rsidR="00552BDC">
        <w:t xml:space="preserve">estimated </w:t>
      </w:r>
      <w:r w:rsidR="00D170ED">
        <w:t>a</w:t>
      </w:r>
      <w:r w:rsidR="00552BDC">
        <w:t xml:space="preserve"> </w:t>
      </w:r>
      <w:r w:rsidR="00E3424E">
        <w:t xml:space="preserve">Ni flux into carbonates </w:t>
      </w:r>
      <w:r w:rsidR="00D170ED">
        <w:t xml:space="preserve">of </w:t>
      </w:r>
      <w:r w:rsidR="00D170ED" w:rsidRPr="00022324">
        <w:t>1.5</w:t>
      </w:r>
      <w:r w:rsidR="00D170ED">
        <w:t xml:space="preserve"> to </w:t>
      </w:r>
      <w:r w:rsidR="00D170ED" w:rsidRPr="00022324">
        <w:t>6.7</w:t>
      </w:r>
      <w:r w:rsidR="00D170ED">
        <w:t>x</w:t>
      </w:r>
      <w:r w:rsidR="00D170ED" w:rsidRPr="00022324">
        <w:t>10</w:t>
      </w:r>
      <w:r w:rsidR="00D170ED">
        <w:rPr>
          <w:vertAlign w:val="superscript"/>
        </w:rPr>
        <w:t>8</w:t>
      </w:r>
      <w:r w:rsidR="00D170ED">
        <w:t xml:space="preserve"> Ni mol/</w:t>
      </w:r>
      <w:proofErr w:type="spellStart"/>
      <w:r w:rsidR="00D170ED">
        <w:t>yr</w:t>
      </w:r>
      <w:proofErr w:type="spellEnd"/>
      <w:r w:rsidR="00D170ED">
        <w:t xml:space="preserve"> </w:t>
      </w:r>
      <w:r w:rsidR="00E3424E">
        <w:t xml:space="preserve">using the </w:t>
      </w:r>
      <w:r w:rsidR="00022324">
        <w:t xml:space="preserve">annual </w:t>
      </w:r>
      <w:r w:rsidR="00E3424E">
        <w:t>flux of CaCO</w:t>
      </w:r>
      <w:r w:rsidR="00E3424E">
        <w:softHyphen/>
      </w:r>
      <w:r w:rsidR="00E3424E">
        <w:rPr>
          <w:vertAlign w:val="subscript"/>
        </w:rPr>
        <w:t xml:space="preserve">3 </w:t>
      </w:r>
      <w:r w:rsidR="00E3424E">
        <w:t>(</w:t>
      </w:r>
      <w:r w:rsidR="00E3424E" w:rsidRPr="00E3424E">
        <w:t>3.2</w:t>
      </w:r>
      <w:r w:rsidR="00AD0BE5">
        <w:t>x</w:t>
      </w:r>
      <w:r w:rsidR="00AD0BE5" w:rsidRPr="00E3424E">
        <w:t>10</w:t>
      </w:r>
      <w:r w:rsidR="00AD0BE5">
        <w:rPr>
          <w:vertAlign w:val="superscript"/>
        </w:rPr>
        <w:t>13</w:t>
      </w:r>
      <w:r w:rsidR="00E3424E" w:rsidRPr="00E3424E">
        <w:t xml:space="preserve"> </w:t>
      </w:r>
      <w:r w:rsidR="00E16003">
        <w:t>to</w:t>
      </w:r>
      <w:r w:rsidR="00E3424E" w:rsidRPr="00E3424E">
        <w:t xml:space="preserve"> 14.7</w:t>
      </w:r>
      <w:r w:rsidR="00E3424E">
        <w:t>x</w:t>
      </w:r>
      <w:r w:rsidR="00E3424E" w:rsidRPr="00E3424E">
        <w:t>10</w:t>
      </w:r>
      <w:r w:rsidR="00E3424E">
        <w:rPr>
          <w:vertAlign w:val="superscript"/>
        </w:rPr>
        <w:t>13</w:t>
      </w:r>
      <w:r w:rsidR="00E3424E" w:rsidRPr="00E3424E">
        <w:t xml:space="preserve"> mol </w:t>
      </w:r>
      <w:r w:rsidR="00E3424E">
        <w:t>CaCO</w:t>
      </w:r>
      <w:r w:rsidR="00E3424E">
        <w:rPr>
          <w:vertAlign w:val="subscript"/>
        </w:rPr>
        <w:t>3</w:t>
      </w:r>
      <w:r w:rsidR="00E3424E">
        <w:t>/</w:t>
      </w:r>
      <w:proofErr w:type="spellStart"/>
      <w:r w:rsidR="00E3424E">
        <w:t>yr</w:t>
      </w:r>
      <w:proofErr w:type="spellEnd"/>
      <w:r w:rsidR="00E3424E">
        <w:t xml:space="preserve">; </w:t>
      </w:r>
      <w:r w:rsidR="005533B9">
        <w:t>Alvarez et al. (2021) and references therein</w:t>
      </w:r>
      <w:r w:rsidR="00E3424E">
        <w:t>)</w:t>
      </w:r>
      <w:r w:rsidR="00382EF9">
        <w:t xml:space="preserve"> and an average concentration of Ni </w:t>
      </w:r>
      <w:r w:rsidR="0017420D">
        <w:t xml:space="preserve">in carbonates derived </w:t>
      </w:r>
      <w:r w:rsidR="00382EF9">
        <w:t xml:space="preserve">from </w:t>
      </w:r>
      <w:r w:rsidR="00C77BBE">
        <w:t xml:space="preserve">a </w:t>
      </w:r>
      <w:r w:rsidR="00E13E4B">
        <w:t>C</w:t>
      </w:r>
      <w:r w:rsidR="001534E7">
        <w:t xml:space="preserve">arboniferous marine limestone section </w:t>
      </w:r>
      <w:r w:rsidR="0017420D">
        <w:t xml:space="preserve">in South China (2.7 ppm Ni; </w:t>
      </w:r>
      <w:r w:rsidR="0017420D">
        <w:fldChar w:fldCharType="begin" w:fldLock="1"/>
      </w:r>
      <w:r w:rsidR="004E1641">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instrText>
      </w:r>
      <w:r w:rsidR="0017420D">
        <w:fldChar w:fldCharType="separate"/>
      </w:r>
      <w:r w:rsidR="0017420D" w:rsidRPr="0017420D">
        <w:rPr>
          <w:noProof/>
        </w:rPr>
        <w:t xml:space="preserve">Zhao and Zheng, </w:t>
      </w:r>
      <w:r w:rsidR="0017420D">
        <w:rPr>
          <w:noProof/>
        </w:rPr>
        <w:t>(</w:t>
      </w:r>
      <w:r w:rsidR="0017420D" w:rsidRPr="0017420D">
        <w:rPr>
          <w:noProof/>
        </w:rPr>
        <w:t>2014)</w:t>
      </w:r>
      <w:r w:rsidR="0017420D">
        <w:fldChar w:fldCharType="end"/>
      </w:r>
      <w:r w:rsidR="0017420D">
        <w:t>)</w:t>
      </w:r>
      <w:r w:rsidR="00FF54E4">
        <w:t xml:space="preserve">. </w:t>
      </w:r>
      <w:r w:rsidR="004C6D5F">
        <w:t>It is unclear how applicable the Ni concentration in buried, carboniferous marine limestones would be to the modern carbonate flux</w:t>
      </w:r>
      <w:r w:rsidR="00935E3E">
        <w:t xml:space="preserve">, especially without information on the impact of diagenesis on </w:t>
      </w:r>
      <w:r w:rsidR="00D170ED">
        <w:t xml:space="preserve">the </w:t>
      </w:r>
      <w:r w:rsidR="0062032E">
        <w:t xml:space="preserve">carbonate </w:t>
      </w:r>
      <w:r w:rsidR="00D170ED">
        <w:t>Ni concentration</w:t>
      </w:r>
      <w:r w:rsidR="004C6D5F">
        <w:t>.</w:t>
      </w:r>
      <w:r w:rsidR="00544E8A">
        <w:t xml:space="preserve"> Depending on the chosen estimate, the carbonate flux is either as important as the OM or Fe-Mn deposits </w:t>
      </w:r>
      <w:r w:rsidR="00157528">
        <w:t xml:space="preserve">fluxes </w:t>
      </w:r>
      <w:r w:rsidR="00544E8A">
        <w:t xml:space="preserve">or as inconsequential to the modern budget as the euxinic flux. </w:t>
      </w:r>
    </w:p>
    <w:p w14:paraId="1AD6F928" w14:textId="28C6B1A8" w:rsidR="000F320D" w:rsidRDefault="00602245" w:rsidP="00BB59A2">
      <w:pPr>
        <w:ind w:firstLine="720"/>
        <w:jc w:val="both"/>
      </w:pPr>
      <w:r>
        <w:t>No study</w:t>
      </w:r>
      <w:r w:rsidR="003270FA">
        <w:t xml:space="preserve"> yet</w:t>
      </w:r>
      <w:r>
        <w:t xml:space="preserve"> has</w:t>
      </w:r>
      <w:r w:rsidR="003270FA">
        <w:t xml:space="preserve"> </w:t>
      </w:r>
      <w:r>
        <w:t>measured</w:t>
      </w:r>
      <w:r w:rsidR="003270FA">
        <w:t xml:space="preserve"> </w:t>
      </w:r>
      <w:r w:rsidRPr="00C02FCE">
        <w:t>δ</w:t>
      </w:r>
      <w:r w:rsidRPr="00C02FCE">
        <w:rPr>
          <w:vertAlign w:val="superscript"/>
        </w:rPr>
        <w:t>60</w:t>
      </w:r>
      <w:r w:rsidRPr="00C02FCE">
        <w:t>Ni</w:t>
      </w:r>
      <w:r>
        <w:t xml:space="preserve"> </w:t>
      </w:r>
      <w:r w:rsidR="003270FA">
        <w:t>in</w:t>
      </w:r>
      <w:r w:rsidR="001E0120">
        <w:t xml:space="preserve"> modern</w:t>
      </w:r>
      <w:r w:rsidR="003270FA">
        <w:t xml:space="preserve"> </w:t>
      </w:r>
      <w:r>
        <w:t xml:space="preserve">marine </w:t>
      </w:r>
      <w:r w:rsidR="001E0120">
        <w:t>carbonates</w:t>
      </w:r>
      <w:r>
        <w:t xml:space="preserve">, but </w:t>
      </w:r>
      <w:r w:rsidR="008B611A">
        <w:t>the sparse</w:t>
      </w:r>
      <w:r>
        <w:t xml:space="preserve"> available </w:t>
      </w:r>
      <w:r w:rsidR="003270FA">
        <w:t xml:space="preserve">data suggest they </w:t>
      </w:r>
      <w:r w:rsidR="008B611A">
        <w:t>are</w:t>
      </w:r>
      <w:r w:rsidR="003270FA">
        <w:t xml:space="preserve"> isotopically light relative </w:t>
      </w:r>
      <w:r w:rsidR="00DD7E4A">
        <w:t xml:space="preserve">to </w:t>
      </w:r>
      <w:r w:rsidR="003270FA">
        <w:t>or similar to seawater.</w:t>
      </w:r>
      <w:r w:rsidR="00F801C6" w:rsidRPr="00C02FCE">
        <w:t xml:space="preserve"> </w:t>
      </w:r>
      <w:r w:rsidR="004E1641">
        <w:t xml:space="preserve">The first attempt to estimate the </w:t>
      </w:r>
      <w:r w:rsidR="004E1641" w:rsidRPr="00C02FCE">
        <w:t>δ</w:t>
      </w:r>
      <w:r w:rsidR="004E1641" w:rsidRPr="00C02FCE">
        <w:rPr>
          <w:vertAlign w:val="superscript"/>
        </w:rPr>
        <w:t>60</w:t>
      </w:r>
      <w:r w:rsidR="004E1641" w:rsidRPr="00C02FCE">
        <w:t xml:space="preserve">Ni </w:t>
      </w:r>
      <w:r w:rsidR="004E1641">
        <w:t xml:space="preserve">of carbonates focused on the organic associated </w:t>
      </w:r>
      <w:r w:rsidR="002A17CC">
        <w:t>Ni</w:t>
      </w:r>
      <w:r w:rsidR="004E1641">
        <w:t xml:space="preserve">. Carbonate rich coastal lagoon samples were leached to isolate the organic-rich pyrite fraction and </w:t>
      </w:r>
      <w:r w:rsidR="004123FB">
        <w:t xml:space="preserve">found a </w:t>
      </w:r>
      <w:r w:rsidR="004123FB" w:rsidRPr="00C02FCE">
        <w:t>δ</w:t>
      </w:r>
      <w:r w:rsidR="004123FB" w:rsidRPr="00C02FCE">
        <w:rPr>
          <w:vertAlign w:val="superscript"/>
        </w:rPr>
        <w:t>60</w:t>
      </w:r>
      <w:r w:rsidR="004123FB" w:rsidRPr="00C02FCE">
        <w:t>Ni</w:t>
      </w:r>
      <w:r w:rsidR="004123FB">
        <w:t xml:space="preserve"> range of </w:t>
      </w:r>
      <w:r w:rsidR="004123FB" w:rsidRPr="00C02FCE">
        <w:t>1.10–1.64‰</w:t>
      </w:r>
      <w:r w:rsidR="002D7381">
        <w:t xml:space="preserve"> </w:t>
      </w:r>
      <w:r w:rsidR="002D7381">
        <w:fldChar w:fldCharType="begin" w:fldLock="1"/>
      </w:r>
      <w:r w:rsidR="002D738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2D7381">
        <w:fldChar w:fldCharType="separate"/>
      </w:r>
      <w:r w:rsidR="002D7381" w:rsidRPr="004E1641">
        <w:rPr>
          <w:noProof/>
        </w:rPr>
        <w:t>(Ciscato et al., 2018)</w:t>
      </w:r>
      <w:r w:rsidR="002D7381">
        <w:fldChar w:fldCharType="end"/>
      </w:r>
      <w:r w:rsidR="004123FB" w:rsidRPr="00C02FCE">
        <w:t xml:space="preserve">. </w:t>
      </w:r>
      <w:r w:rsidR="002A17CC">
        <w:t xml:space="preserve">Again, this omits Ni associated with the inorganic fraction. </w:t>
      </w:r>
      <w:r w:rsidR="000C7A31">
        <w:t>A</w:t>
      </w:r>
      <w:r w:rsidR="00DB4CDC">
        <w:t xml:space="preserve">nother </w:t>
      </w:r>
      <w:r w:rsidR="000C7A31">
        <w:t xml:space="preserve">study measured </w:t>
      </w:r>
      <w:r w:rsidR="005C6395">
        <w:t xml:space="preserve">a </w:t>
      </w:r>
      <w:r w:rsidR="002A17CC" w:rsidRPr="00C02FCE">
        <w:t>δ</w:t>
      </w:r>
      <w:r w:rsidR="002A17CC" w:rsidRPr="00C02FCE">
        <w:rPr>
          <w:vertAlign w:val="superscript"/>
        </w:rPr>
        <w:t>60</w:t>
      </w:r>
      <w:r w:rsidR="002A17CC" w:rsidRPr="00C02FCE">
        <w:t>Ni</w:t>
      </w:r>
      <w:r w:rsidR="002A17CC">
        <w:t xml:space="preserve"> </w:t>
      </w:r>
      <w:r w:rsidR="005C6395">
        <w:t>of</w:t>
      </w:r>
      <w:r w:rsidR="002A17CC">
        <w:t xml:space="preserve"> 0.82</w:t>
      </w:r>
      <w:r w:rsidR="008A1360">
        <w:t xml:space="preserve"> </w:t>
      </w:r>
      <w:r w:rsidR="002A17CC">
        <w:t>±</w:t>
      </w:r>
      <w:r w:rsidR="008A1360">
        <w:t xml:space="preserve"> </w:t>
      </w:r>
      <w:r w:rsidR="002A17CC">
        <w:t>0.1‰</w:t>
      </w:r>
      <w:r w:rsidR="00332653">
        <w:t xml:space="preserve"> 2sd</w:t>
      </w:r>
      <w:r w:rsidR="000C7A31">
        <w:t xml:space="preserve"> in a </w:t>
      </w:r>
      <w:r w:rsidR="002A17CC">
        <w:t xml:space="preserve">single </w:t>
      </w:r>
      <w:r w:rsidR="000C7A31">
        <w:t>dolomite standard</w:t>
      </w:r>
      <w:r w:rsidR="002A17CC">
        <w:t>,</w:t>
      </w:r>
      <w:r w:rsidR="000C7A31">
        <w:t xml:space="preserve"> JDo-1</w:t>
      </w:r>
      <w:r w:rsidR="002A17CC">
        <w:t xml:space="preserve"> </w:t>
      </w:r>
      <w:r w:rsidR="00332653">
        <w:t xml:space="preserve">which is  </w:t>
      </w:r>
      <w:r w:rsidR="002A17CC">
        <w:t>a Permian dolomite from central Japan</w:t>
      </w:r>
      <w:r w:rsidR="000C7A31">
        <w:t xml:space="preserve"> </w:t>
      </w:r>
      <w:r w:rsidR="000C7A31">
        <w:fldChar w:fldCharType="begin" w:fldLock="1"/>
      </w:r>
      <w:r w:rsidR="00AD5DDD">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AD5DDD">
        <w:rPr>
          <w:rFonts w:ascii="Cambria Math" w:hAnsi="Cambria Math" w:cs="Cambria Math"/>
        </w:rPr>
        <w:instrText>∼</w:instrText>
      </w:r>
      <w:r w:rsidR="00AD5DDD">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0C7A31">
        <w:fldChar w:fldCharType="separate"/>
      </w:r>
      <w:r w:rsidR="000C7A31" w:rsidRPr="000C7A31">
        <w:rPr>
          <w:noProof/>
        </w:rPr>
        <w:t>(Wu et al., 2019)</w:t>
      </w:r>
      <w:r w:rsidR="000C7A31">
        <w:fldChar w:fldCharType="end"/>
      </w:r>
      <w:r w:rsidR="000C7A31">
        <w:t xml:space="preserve">. </w:t>
      </w:r>
      <w:r w:rsidR="006858EA">
        <w:fldChar w:fldCharType="begin" w:fldLock="1"/>
      </w:r>
      <w:r w:rsidR="000C7A31">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6858EA">
        <w:fldChar w:fldCharType="separate"/>
      </w:r>
      <w:r w:rsidR="006858EA" w:rsidRPr="006858EA">
        <w:rPr>
          <w:noProof/>
        </w:rPr>
        <w:t xml:space="preserve">Alvarez et al. </w:t>
      </w:r>
      <w:r w:rsidR="006858EA">
        <w:rPr>
          <w:noProof/>
        </w:rPr>
        <w:t>(</w:t>
      </w:r>
      <w:r w:rsidR="006858EA" w:rsidRPr="006858EA">
        <w:rPr>
          <w:noProof/>
        </w:rPr>
        <w:t>2021)</w:t>
      </w:r>
      <w:r w:rsidR="006858EA">
        <w:fldChar w:fldCharType="end"/>
      </w:r>
      <w:r w:rsidR="006858EA">
        <w:t xml:space="preserve"> experimentally</w:t>
      </w:r>
      <w:r w:rsidR="005455F8">
        <w:t xml:space="preserve"> investigated</w:t>
      </w:r>
      <w:r w:rsidR="006858EA">
        <w:t xml:space="preserve"> the relationship between Ni isotope fractionation and calcite precipitation rate</w:t>
      </w:r>
      <w:r w:rsidR="008B533F">
        <w:t xml:space="preserve"> </w:t>
      </w:r>
      <w:r w:rsidR="001F3414">
        <w:t xml:space="preserve">by precipitating calcite </w:t>
      </w:r>
      <w:r w:rsidR="00C31B67">
        <w:t xml:space="preserve">at varying rates </w:t>
      </w:r>
      <w:r w:rsidR="001F3414">
        <w:t>in the presence of Ni</w:t>
      </w:r>
      <w:r w:rsidR="00C31B67">
        <w:t xml:space="preserve"> and measuring the </w:t>
      </w:r>
      <w:r w:rsidR="00C31B67" w:rsidRPr="00C02FCE">
        <w:t>δ</w:t>
      </w:r>
      <w:r w:rsidR="00C31B67" w:rsidRPr="00C02FCE">
        <w:rPr>
          <w:vertAlign w:val="superscript"/>
        </w:rPr>
        <w:t>60</w:t>
      </w:r>
      <w:r w:rsidR="00C31B67" w:rsidRPr="00C02FCE">
        <w:t>Ni</w:t>
      </w:r>
      <w:r w:rsidR="00B46B59">
        <w:rPr>
          <w:vertAlign w:val="subscript"/>
        </w:rPr>
        <w:t>fluid</w:t>
      </w:r>
      <w:r w:rsidR="00C31B67">
        <w:rPr>
          <w:vertAlign w:val="subscript"/>
        </w:rPr>
        <w:t xml:space="preserve"> </w:t>
      </w:r>
      <w:r w:rsidR="00C31B67">
        <w:t xml:space="preserve">and </w:t>
      </w:r>
      <w:r w:rsidR="00C31B67" w:rsidRPr="00C02FCE">
        <w:t>δ</w:t>
      </w:r>
      <w:r w:rsidR="00C31B67" w:rsidRPr="00C02FCE">
        <w:rPr>
          <w:vertAlign w:val="superscript"/>
        </w:rPr>
        <w:t>60</w:t>
      </w:r>
      <w:r w:rsidR="00C31B67" w:rsidRPr="00C02FCE">
        <w:t>Ni</w:t>
      </w:r>
      <w:r w:rsidR="00B46B59">
        <w:rPr>
          <w:vertAlign w:val="subscript"/>
        </w:rPr>
        <w:t>calcite</w:t>
      </w:r>
      <w:r w:rsidR="00C31B67">
        <w:rPr>
          <w:vertAlign w:val="subscript"/>
        </w:rPr>
        <w:t xml:space="preserve"> </w:t>
      </w:r>
      <w:r w:rsidR="00C31B67">
        <w:t xml:space="preserve">once the solution composition </w:t>
      </w:r>
      <w:r w:rsidR="0048443E">
        <w:t>appeared</w:t>
      </w:r>
      <w:r w:rsidR="00C31B67">
        <w:t xml:space="preserve"> constant</w:t>
      </w:r>
      <w:r w:rsidR="006858EA">
        <w:t xml:space="preserve">. </w:t>
      </w:r>
      <w:commentRangeStart w:id="90"/>
      <w:commentRangeStart w:id="91"/>
      <w:r w:rsidR="002F79FB">
        <w:t xml:space="preserve">Based off </w:t>
      </w:r>
      <w:commentRangeEnd w:id="91"/>
      <w:r w:rsidR="00CE4E90">
        <w:rPr>
          <w:rStyle w:val="CommentReference"/>
        </w:rPr>
        <w:commentReference w:id="91"/>
      </w:r>
      <w:r w:rsidR="002F79FB">
        <w:t>the</w:t>
      </w:r>
      <w:r w:rsidR="001F3414">
        <w:t xml:space="preserve"> </w:t>
      </w:r>
      <w:r w:rsidR="00C31B67">
        <w:t>relationship</w:t>
      </w:r>
      <w:r w:rsidR="00B46B59">
        <w:t xml:space="preserve"> </w:t>
      </w:r>
      <w:r w:rsidR="001F3414">
        <w:t xml:space="preserve">they found between </w:t>
      </w:r>
      <w:r w:rsidR="00C31B67">
        <w:t>Δ</w:t>
      </w:r>
      <w:r w:rsidR="00B46B59">
        <w:rPr>
          <w:vertAlign w:val="superscript"/>
        </w:rPr>
        <w:t>60</w:t>
      </w:r>
      <w:r w:rsidR="00B46B59">
        <w:t>Ni</w:t>
      </w:r>
      <w:r w:rsidR="00B46B59">
        <w:rPr>
          <w:vertAlign w:val="subscript"/>
        </w:rPr>
        <w:t xml:space="preserve">calcite-fluid </w:t>
      </w:r>
      <w:r w:rsidR="00B46B59">
        <w:t xml:space="preserve">and precipitation rate, </w:t>
      </w:r>
      <w:r w:rsidR="008C62DC">
        <w:t xml:space="preserve">they asserted that the equilibrium </w:t>
      </w:r>
      <w:r w:rsidR="008D47AB">
        <w:t>isotope fractionation between fluid and solid</w:t>
      </w:r>
      <w:r w:rsidR="008C62DC">
        <w:rPr>
          <w:vertAlign w:val="subscript"/>
        </w:rPr>
        <w:t xml:space="preserve"> </w:t>
      </w:r>
      <w:r w:rsidR="008C62DC">
        <w:t xml:space="preserve">must be lower than the </w:t>
      </w:r>
      <w:r w:rsidR="008D47AB">
        <w:t xml:space="preserve">fractionation </w:t>
      </w:r>
      <w:r w:rsidR="00086EE1">
        <w:t>of</w:t>
      </w:r>
      <w:r w:rsidR="008C62DC">
        <w:t xml:space="preserve"> the</w:t>
      </w:r>
      <w:r w:rsidR="00086EE1">
        <w:t xml:space="preserve"> experiment with the</w:t>
      </w:r>
      <w:r w:rsidR="008C62DC">
        <w:t xml:space="preserve"> slowest precipitation rate</w:t>
      </w:r>
      <w:r w:rsidR="00086EE1">
        <w:t xml:space="preserve"> (Δ</w:t>
      </w:r>
      <w:r w:rsidR="00086EE1">
        <w:rPr>
          <w:vertAlign w:val="superscript"/>
        </w:rPr>
        <w:t>60</w:t>
      </w:r>
      <w:r w:rsidR="00086EE1">
        <w:t>Ni</w:t>
      </w:r>
      <w:r w:rsidR="00086EE1">
        <w:rPr>
          <w:vertAlign w:val="subscript"/>
        </w:rPr>
        <w:t xml:space="preserve">calcite-fluid </w:t>
      </w:r>
      <w:r w:rsidR="00086EE1">
        <w:t xml:space="preserve">&lt; -1‰). </w:t>
      </w:r>
      <w:commentRangeEnd w:id="90"/>
      <w:r w:rsidR="001F2BFE">
        <w:rPr>
          <w:rStyle w:val="CommentReference"/>
        </w:rPr>
        <w:commentReference w:id="90"/>
      </w:r>
      <w:r w:rsidR="00B74D68">
        <w:t xml:space="preserve">No additional justification or reasoning for this constraint on equilibrium </w:t>
      </w:r>
      <w:r w:rsidR="008D47AB">
        <w:t xml:space="preserve">fractionation </w:t>
      </w:r>
      <w:r w:rsidR="00B74D68">
        <w:t>was given.</w:t>
      </w:r>
      <w:r w:rsidR="00A07D76">
        <w:t xml:space="preserve"> </w:t>
      </w:r>
      <w:commentRangeStart w:id="92"/>
      <w:r w:rsidR="00A07D76">
        <w:t xml:space="preserve">In addition, to the best of our knowledge, no studies have explored how diagenesis may impact </w:t>
      </w:r>
      <w:r w:rsidR="00A07D76" w:rsidRPr="00C02FCE">
        <w:t>δ</w:t>
      </w:r>
      <w:r w:rsidR="00A07D76" w:rsidRPr="00C02FCE">
        <w:rPr>
          <w:vertAlign w:val="superscript"/>
        </w:rPr>
        <w:t>60</w:t>
      </w:r>
      <w:r w:rsidR="00A07D76" w:rsidRPr="00C02FCE">
        <w:t>Ni</w:t>
      </w:r>
      <w:r w:rsidR="00A07D76">
        <w:rPr>
          <w:vertAlign w:val="subscript"/>
        </w:rPr>
        <w:t>ca</w:t>
      </w:r>
      <w:r w:rsidR="00DF4278">
        <w:rPr>
          <w:vertAlign w:val="subscript"/>
        </w:rPr>
        <w:t>rbonate</w:t>
      </w:r>
      <w:r w:rsidR="00A07D76">
        <w:rPr>
          <w:vertAlign w:val="subscript"/>
        </w:rPr>
        <w:t xml:space="preserve"> </w:t>
      </w:r>
      <w:r w:rsidR="00A07D76">
        <w:t xml:space="preserve">and the effective isotopic composition of the carbonate flux. </w:t>
      </w:r>
      <w:commentRangeStart w:id="93"/>
      <w:r w:rsidR="00B74D68">
        <w:t xml:space="preserve"> </w:t>
      </w:r>
      <w:commentRangeEnd w:id="93"/>
      <w:r w:rsidR="00D534D9">
        <w:rPr>
          <w:rStyle w:val="CommentReference"/>
        </w:rPr>
        <w:commentReference w:id="93"/>
      </w:r>
      <w:commentRangeEnd w:id="92"/>
      <w:r w:rsidR="002E7B53">
        <w:rPr>
          <w:rStyle w:val="CommentReference"/>
        </w:rPr>
        <w:commentReference w:id="92"/>
      </w:r>
      <w:r w:rsidR="00AB0701">
        <w:t>From these spare observations</w:t>
      </w:r>
      <w:r w:rsidR="0078374E">
        <w:t>, it</w:t>
      </w:r>
      <w:r w:rsidR="00C31481">
        <w:t xml:space="preserve"> is unclear</w:t>
      </w:r>
      <w:r w:rsidR="0078374E">
        <w:t xml:space="preserve"> how important carbonates are to the</w:t>
      </w:r>
      <w:r w:rsidR="00401CCE">
        <w:t xml:space="preserve"> modern marine Ni</w:t>
      </w:r>
      <w:r w:rsidR="0078374E">
        <w:t xml:space="preserve"> budget</w:t>
      </w:r>
      <w:r w:rsidR="00DB0166">
        <w:t xml:space="preserve">. </w:t>
      </w:r>
      <w:r w:rsidR="0078374E">
        <w:t xml:space="preserve"> </w:t>
      </w:r>
      <w:r w:rsidR="00DB0166">
        <w:t>A</w:t>
      </w:r>
      <w:r w:rsidR="0078374E">
        <w:t>s a potentially larg</w:t>
      </w:r>
      <w:r w:rsidR="00DB0166">
        <w:t>e</w:t>
      </w:r>
      <w:r w:rsidR="006C717B">
        <w:t xml:space="preserve"> </w:t>
      </w:r>
      <w:r w:rsidR="0078374E">
        <w:t xml:space="preserve">and isotopically light </w:t>
      </w:r>
      <w:r w:rsidR="006C717B">
        <w:t>sink</w:t>
      </w:r>
      <w:r w:rsidR="00DB0166">
        <w:t>,</w:t>
      </w:r>
      <w:r w:rsidR="0078374E">
        <w:t xml:space="preserve"> </w:t>
      </w:r>
      <w:r w:rsidR="00DB0166">
        <w:t xml:space="preserve">it </w:t>
      </w:r>
      <w:r w:rsidR="006C717B">
        <w:t xml:space="preserve">seems that </w:t>
      </w:r>
      <w:r w:rsidR="00DB0166">
        <w:t>carbonates</w:t>
      </w:r>
      <w:r w:rsidR="006C717B">
        <w:t xml:space="preserve"> may help balance the overwhelmingly isotopically light </w:t>
      </w:r>
      <w:r w:rsidR="000E558D">
        <w:t>sources</w:t>
      </w:r>
      <w:r w:rsidR="00DB0166">
        <w:t xml:space="preserve"> and are an important sediment to investigate further</w:t>
      </w:r>
      <w:r w:rsidR="006C717B">
        <w:t>.</w:t>
      </w:r>
    </w:p>
    <w:p w14:paraId="699A4AF4" w14:textId="1295B3B9" w:rsidR="00456BC8" w:rsidRPr="00456BC8" w:rsidRDefault="00456BC8" w:rsidP="0038376E">
      <w:pPr>
        <w:jc w:val="both"/>
        <w:rPr>
          <w:b/>
          <w:bCs/>
          <w:color w:val="FF0000"/>
        </w:rPr>
      </w:pPr>
      <w:r>
        <w:rPr>
          <w:b/>
          <w:bCs/>
          <w:color w:val="FF0000"/>
        </w:rPr>
        <w:t>[</w:t>
      </w:r>
      <w:r w:rsidRPr="00456BC8">
        <w:rPr>
          <w:b/>
          <w:bCs/>
          <w:color w:val="FF0000"/>
        </w:rPr>
        <w:t>Laura can stop here</w:t>
      </w:r>
      <w:r>
        <w:rPr>
          <w:b/>
          <w:bCs/>
          <w:color w:val="FF0000"/>
        </w:rPr>
        <w:t>]</w:t>
      </w:r>
    </w:p>
    <w:p w14:paraId="62021F88" w14:textId="00E2B91A" w:rsidR="00DC44A0" w:rsidRDefault="00DC44A0" w:rsidP="00DC44A0">
      <w:pPr>
        <w:pStyle w:val="Heading1"/>
      </w:pPr>
      <w:bookmarkStart w:id="94" w:name="_Toc78742001"/>
      <w:bookmarkStart w:id="95" w:name="_Toc78742117"/>
      <w:r>
        <w:t>Proposed Work</w:t>
      </w:r>
      <w:bookmarkEnd w:id="94"/>
      <w:bookmarkEnd w:id="95"/>
    </w:p>
    <w:p w14:paraId="771574EF" w14:textId="79A35DA1" w:rsidR="00C66A47" w:rsidRDefault="00161FD4" w:rsidP="00C66A47">
      <w:pPr>
        <w:ind w:firstLine="720"/>
        <w:jc w:val="both"/>
      </w:pPr>
      <w:r>
        <w:t>While</w:t>
      </w:r>
      <w:r w:rsidR="00C66A47">
        <w:t xml:space="preserve"> </w:t>
      </w:r>
      <w:r>
        <w:t xml:space="preserve">the </w:t>
      </w:r>
      <w:r w:rsidR="00C66A47">
        <w:t>apparent</w:t>
      </w:r>
      <w:r>
        <w:t xml:space="preserve"> marine Ni isotope imbalance </w:t>
      </w:r>
      <w:r w:rsidR="000329B4">
        <w:t>seems</w:t>
      </w:r>
      <w:r>
        <w:t xml:space="preserve"> quite complicated and will take several studies to resolve, we can begin to investigate</w:t>
      </w:r>
      <w:r w:rsidR="00C66A47">
        <w:t xml:space="preserve"> the cause</w:t>
      </w:r>
      <w:r>
        <w:t xml:space="preserve"> by tackling three high priority </w:t>
      </w:r>
      <w:r w:rsidR="00C66A47">
        <w:t>knowledge gaps</w:t>
      </w:r>
      <w:r>
        <w:t>. Based on the literature, a handful seem most pressing to investigate</w:t>
      </w:r>
      <w:r w:rsidR="00D534D9">
        <w:t xml:space="preserve">. </w:t>
      </w:r>
      <w:r w:rsidR="008E3EE2" w:rsidRPr="001716B6">
        <w:rPr>
          <w:highlight w:val="yellow"/>
        </w:rPr>
        <w:t>The aim of this dissertation is</w:t>
      </w:r>
      <w:r w:rsidR="008E3EE2">
        <w:t xml:space="preserve"> </w:t>
      </w:r>
    </w:p>
    <w:p w14:paraId="346AB52A" w14:textId="20EA97C3" w:rsidR="00D534D9" w:rsidRDefault="00D534D9" w:rsidP="008E3EE2">
      <w:pPr>
        <w:pStyle w:val="Heading2"/>
      </w:pPr>
      <w:bookmarkStart w:id="96" w:name="_Toc78742002"/>
      <w:bookmarkStart w:id="97" w:name="_Toc78742118"/>
      <w:r>
        <w:t>Guiding Questions</w:t>
      </w:r>
      <w:bookmarkEnd w:id="96"/>
      <w:bookmarkEnd w:id="97"/>
      <w:r>
        <w:t xml:space="preserve"> </w:t>
      </w:r>
    </w:p>
    <w:p w14:paraId="13F35325" w14:textId="561B6031" w:rsidR="00C66A47" w:rsidRPr="008E3EE2" w:rsidRDefault="00A07D76"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Are </w:t>
      </w:r>
      <w:r w:rsidR="009D5BB1">
        <w:rPr>
          <w:rFonts w:ascii="Times New Roman" w:hAnsi="Times New Roman" w:cs="Times New Roman"/>
          <w:sz w:val="24"/>
          <w:szCs w:val="24"/>
        </w:rPr>
        <w:t xml:space="preserve">marine </w:t>
      </w:r>
      <w:r>
        <w:rPr>
          <w:rFonts w:ascii="Times New Roman" w:hAnsi="Times New Roman" w:cs="Times New Roman"/>
          <w:sz w:val="24"/>
          <w:szCs w:val="24"/>
        </w:rPr>
        <w:t xml:space="preserve">carbonates </w:t>
      </w:r>
      <w:r w:rsidR="009D5BB1">
        <w:rPr>
          <w:rFonts w:ascii="Times New Roman" w:hAnsi="Times New Roman" w:cs="Times New Roman"/>
          <w:sz w:val="24"/>
          <w:szCs w:val="24"/>
        </w:rPr>
        <w:t>an</w:t>
      </w:r>
      <w:r>
        <w:rPr>
          <w:rFonts w:ascii="Times New Roman" w:hAnsi="Times New Roman" w:cs="Times New Roman"/>
          <w:sz w:val="24"/>
          <w:szCs w:val="24"/>
        </w:rPr>
        <w:t xml:space="preserve"> isotopically light sink of Ni? Does </w:t>
      </w:r>
      <w:r w:rsidR="009D5BB1">
        <w:rPr>
          <w:rFonts w:ascii="Times New Roman" w:hAnsi="Times New Roman" w:cs="Times New Roman"/>
          <w:sz w:val="24"/>
          <w:szCs w:val="24"/>
        </w:rPr>
        <w:t xml:space="preserve">carbonate </w:t>
      </w:r>
      <w:r>
        <w:rPr>
          <w:rFonts w:ascii="Times New Roman" w:hAnsi="Times New Roman" w:cs="Times New Roman"/>
          <w:sz w:val="24"/>
          <w:szCs w:val="24"/>
        </w:rPr>
        <w:t xml:space="preserve">diagenesis </w:t>
      </w:r>
      <w:r w:rsidR="009D5BB1">
        <w:rPr>
          <w:rFonts w:ascii="Times New Roman" w:hAnsi="Times New Roman" w:cs="Times New Roman"/>
          <w:sz w:val="24"/>
          <w:szCs w:val="24"/>
        </w:rPr>
        <w:t xml:space="preserve">lead to </w:t>
      </w:r>
      <w:r>
        <w:rPr>
          <w:rFonts w:ascii="Times New Roman" w:hAnsi="Times New Roman" w:cs="Times New Roman"/>
          <w:sz w:val="24"/>
          <w:szCs w:val="24"/>
        </w:rPr>
        <w:t xml:space="preserve">release or uptake </w:t>
      </w:r>
      <w:r w:rsidR="009D5BB1">
        <w:rPr>
          <w:rFonts w:ascii="Times New Roman" w:hAnsi="Times New Roman" w:cs="Times New Roman"/>
          <w:sz w:val="24"/>
          <w:szCs w:val="24"/>
        </w:rPr>
        <w:t xml:space="preserve">of </w:t>
      </w:r>
      <w:r>
        <w:rPr>
          <w:rFonts w:ascii="Times New Roman" w:hAnsi="Times New Roman" w:cs="Times New Roman"/>
          <w:sz w:val="24"/>
          <w:szCs w:val="24"/>
        </w:rPr>
        <w:t xml:space="preserve">additional Ni and how does this impact </w:t>
      </w:r>
      <w:r w:rsidR="00B81BFB">
        <w:rPr>
          <w:rFonts w:ascii="Times New Roman" w:hAnsi="Times New Roman" w:cs="Times New Roman"/>
          <w:sz w:val="24"/>
          <w:szCs w:val="24"/>
        </w:rPr>
        <w:t xml:space="preserve">the effective </w:t>
      </w:r>
      <w:r w:rsidR="009D5BB1">
        <w:rPr>
          <w:rFonts w:ascii="Times New Roman" w:hAnsi="Times New Roman" w:cs="Times New Roman"/>
          <w:sz w:val="24"/>
          <w:szCs w:val="24"/>
        </w:rPr>
        <w:t xml:space="preserve">Ni </w:t>
      </w:r>
      <w:r w:rsidR="00B81BFB">
        <w:rPr>
          <w:rFonts w:ascii="Times New Roman" w:hAnsi="Times New Roman" w:cs="Times New Roman"/>
          <w:sz w:val="24"/>
          <w:szCs w:val="24"/>
        </w:rPr>
        <w:t xml:space="preserve">isotopic composition and </w:t>
      </w:r>
      <w:r w:rsidR="009D5BB1">
        <w:rPr>
          <w:rFonts w:ascii="Times New Roman" w:hAnsi="Times New Roman" w:cs="Times New Roman"/>
          <w:sz w:val="24"/>
          <w:szCs w:val="24"/>
        </w:rPr>
        <w:t>Ni mass flux</w:t>
      </w:r>
      <w:r w:rsidR="00B81BFB">
        <w:rPr>
          <w:rFonts w:ascii="Times New Roman" w:hAnsi="Times New Roman" w:cs="Times New Roman"/>
          <w:sz w:val="24"/>
          <w:szCs w:val="24"/>
        </w:rPr>
        <w:t xml:space="preserve"> of </w:t>
      </w:r>
      <w:r w:rsidR="009D5BB1">
        <w:rPr>
          <w:rFonts w:ascii="Times New Roman" w:hAnsi="Times New Roman" w:cs="Times New Roman"/>
          <w:sz w:val="24"/>
          <w:szCs w:val="24"/>
        </w:rPr>
        <w:t>carbonates?</w:t>
      </w:r>
    </w:p>
    <w:p w14:paraId="79D4CE7A" w14:textId="3B53A62E" w:rsidR="00600A7E" w:rsidRPr="008E3EE2" w:rsidRDefault="00E94248"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w:t>
      </w:r>
      <w:r w:rsidR="00E17A66">
        <w:rPr>
          <w:rFonts w:ascii="Times New Roman" w:hAnsi="Times New Roman" w:cs="Times New Roman"/>
          <w:sz w:val="24"/>
          <w:szCs w:val="24"/>
        </w:rPr>
        <w:t xml:space="preserve">differences in </w:t>
      </w:r>
      <w:r w:rsidR="00F87929">
        <w:rPr>
          <w:rFonts w:ascii="Times New Roman" w:hAnsi="Times New Roman" w:cs="Times New Roman"/>
          <w:sz w:val="24"/>
          <w:szCs w:val="24"/>
        </w:rPr>
        <w:t>mineralogy or accumulation rate</w:t>
      </w:r>
      <w:r w:rsidR="001716B6">
        <w:rPr>
          <w:rFonts w:ascii="Times New Roman" w:hAnsi="Times New Roman" w:cs="Times New Roman"/>
          <w:sz w:val="24"/>
          <w:szCs w:val="24"/>
        </w:rPr>
        <w:t xml:space="preserve">? </w:t>
      </w:r>
    </w:p>
    <w:p w14:paraId="2CF80099" w14:textId="1B96CEE0" w:rsidR="00600A7E" w:rsidRPr="008E3EE2" w:rsidRDefault="00013E20"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What is the Ni concentration and isotopic composition of pelagic OM and is the only dataset available for Ni isotopic composition in productive region OM representative? </w:t>
      </w:r>
    </w:p>
    <w:p w14:paraId="7155B968" w14:textId="370FA512" w:rsidR="005879BD" w:rsidRDefault="005879BD" w:rsidP="008E3EE2">
      <w:pPr>
        <w:pStyle w:val="Heading2"/>
      </w:pPr>
      <w:bookmarkStart w:id="98" w:name="_Toc78742003"/>
      <w:bookmarkStart w:id="99" w:name="_Toc78742119"/>
      <w:r>
        <w:t>Project Summary</w:t>
      </w:r>
      <w:bookmarkEnd w:id="98"/>
      <w:bookmarkEnd w:id="99"/>
    </w:p>
    <w:p w14:paraId="6E3C73B6" w14:textId="40A0E50E" w:rsidR="006C38B2" w:rsidRDefault="006C38B2" w:rsidP="006C38B2">
      <w:pPr>
        <w:pStyle w:val="ListParagraph"/>
        <w:numPr>
          <w:ilvl w:val="0"/>
          <w:numId w:val="6"/>
        </w:numPr>
      </w:pPr>
      <w:r>
        <w:t>Carbonates – sample selection and justification</w:t>
      </w:r>
    </w:p>
    <w:p w14:paraId="086EDCC1" w14:textId="0476F895" w:rsidR="006C38B2" w:rsidRPr="006C38B2" w:rsidRDefault="006C38B2" w:rsidP="006C38B2">
      <w:pPr>
        <w:pStyle w:val="ListParagraph"/>
        <w:numPr>
          <w:ilvl w:val="0"/>
          <w:numId w:val="6"/>
        </w:numPr>
      </w:pPr>
      <w:r>
        <w:t>Mn oxides – hypotheses and proposed experiments</w:t>
      </w:r>
    </w:p>
    <w:p w14:paraId="23AA9BE3" w14:textId="77777777" w:rsidR="00DC44A0" w:rsidRDefault="00DC44A0" w:rsidP="00BB59A2">
      <w:pPr>
        <w:ind w:firstLine="720"/>
        <w:jc w:val="both"/>
      </w:pPr>
    </w:p>
    <w:p w14:paraId="203FC331" w14:textId="77777777" w:rsidR="00F801C6" w:rsidRPr="003164FA" w:rsidRDefault="00F801C6" w:rsidP="00F801C6">
      <w:pPr>
        <w:jc w:val="both"/>
        <w:rPr>
          <w:b/>
          <w:bCs/>
        </w:rPr>
      </w:pPr>
      <w:commentRangeStart w:id="100"/>
      <w:r w:rsidRPr="003164FA">
        <w:rPr>
          <w:b/>
          <w:bCs/>
        </w:rPr>
        <w:t xml:space="preserve">Mn oxides </w:t>
      </w:r>
      <w:commentRangeEnd w:id="100"/>
      <w:r w:rsidR="004256F3">
        <w:rPr>
          <w:rStyle w:val="CommentReference"/>
        </w:rPr>
        <w:commentReference w:id="100"/>
      </w:r>
    </w:p>
    <w:p w14:paraId="492FF2C3" w14:textId="350F3300" w:rsidR="00F801C6" w:rsidRDefault="00F801C6" w:rsidP="00F801C6">
      <w:pPr>
        <w:spacing w:after="0" w:line="240" w:lineRule="auto"/>
        <w:ind w:firstLine="720"/>
        <w:contextualSpacing/>
        <w:jc w:val="both"/>
      </w:pPr>
      <w:r w:rsidRPr="00522B38">
        <w:rPr>
          <w:noProof/>
        </w:rPr>
        <w:t xml:space="preserve">Several studies aimed to determine </w:t>
      </w:r>
      <w:r w:rsidRPr="00522B38">
        <w:t>δ</w:t>
      </w:r>
      <w:r w:rsidRPr="00522B38">
        <w:rPr>
          <w:vertAlign w:val="superscript"/>
        </w:rPr>
        <w:t>60/58</w:t>
      </w:r>
      <w:r w:rsidRPr="00522B38">
        <w:t xml:space="preserve">Ni </w:t>
      </w:r>
      <w:r w:rsidRPr="00522B38">
        <w:rPr>
          <w:noProof/>
        </w:rPr>
        <w:t xml:space="preserve">for Mn-rich sediments, </w:t>
      </w:r>
      <w:r w:rsidRPr="00522B38">
        <w:t>perhaps largest sink of Ni</w:t>
      </w:r>
      <w:r>
        <w:rPr>
          <w:noProof/>
        </w:rPr>
        <w:t xml:space="preserve">, </w:t>
      </w:r>
      <w:r w:rsidRPr="00522B38">
        <w:rPr>
          <w:noProof/>
        </w:rPr>
        <w:t>but the results so far are extremely puzzling</w:t>
      </w:r>
      <w:r>
        <w:rPr>
          <w:noProof/>
        </w:rPr>
        <w:t>.</w:t>
      </w:r>
      <w:r w:rsidRPr="00522B38">
        <w:t xml:space="preserve"> Nickel is enriched in Fe-Mn deposits relative to seawater (ca. 10</w:t>
      </w:r>
      <w:r w:rsidRPr="00522B38">
        <w:rPr>
          <w:vertAlign w:val="superscript"/>
        </w:rPr>
        <w:t xml:space="preserve">6 </w:t>
      </w:r>
      <w:r w:rsidRPr="00522B38">
        <w:t xml:space="preserve">Ni mol/g Fe-Mn deposits/ Ni mol/g seawater) </w:t>
      </w:r>
      <w:r w:rsidRPr="00522B38">
        <w:fldChar w:fldCharType="begin" w:fldLock="1"/>
      </w:r>
      <w:r w:rsidR="00CA5519">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fldChar w:fldCharType="separate"/>
      </w:r>
      <w:r w:rsidRPr="00522B38">
        <w:rPr>
          <w:noProof/>
        </w:rPr>
        <w:t>(e.g., Li and Schoonmaker, 2003)</w:t>
      </w:r>
      <w:r w:rsidRPr="00522B38">
        <w:fldChar w:fldCharType="end"/>
      </w:r>
      <w:r w:rsidRPr="00522B38">
        <w:t xml:space="preserve"> and primarily associated with Mn phases, rather than Fe </w:t>
      </w:r>
      <w:r w:rsidRPr="00522B38">
        <w:fldChar w:fldCharType="begin" w:fldLock="1"/>
      </w:r>
      <w:r w:rsidR="00D9463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Pr="00522B38">
        <w:fldChar w:fldCharType="separate"/>
      </w:r>
      <w:r w:rsidRPr="00522B38">
        <w:rPr>
          <w:noProof/>
        </w:rPr>
        <w:t>(e.g., Peacock and Sherman, 2007)</w:t>
      </w:r>
      <w:r w:rsidRPr="00522B38">
        <w:fldChar w:fldCharType="end"/>
      </w:r>
      <w:r w:rsidRPr="00522B38">
        <w:t xml:space="preserve">.  </w:t>
      </w:r>
      <w:r>
        <w:t xml:space="preserve">The </w:t>
      </w:r>
      <w:r w:rsidRPr="00E75FB7">
        <w:t>δ</w:t>
      </w:r>
      <w:r w:rsidRPr="00E75FB7">
        <w:rPr>
          <w:vertAlign w:val="superscript"/>
        </w:rPr>
        <w:t>60/58</w:t>
      </w:r>
      <w:r w:rsidRPr="00E75FB7">
        <w:t>Ni</w:t>
      </w:r>
      <w:r>
        <w:t xml:space="preserve"> of Mn-rich deposits span the entire known natural range of Ni isotopic compositions (ca. -1.8 to 2.5‰) and, inexplicably, appear to be sometimes isotopically heavier and sometimes isotopically lighter than the solution from which they precipitate </w:t>
      </w:r>
      <w:commentRangeStart w:id="101"/>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fldChar w:fldCharType="separate"/>
      </w:r>
      <w:r w:rsidRPr="00C34A13">
        <w:rPr>
          <w:noProof/>
        </w:rPr>
        <w:t>(Gall et al., 2013; Gueguen et al., 2020, 2016; Gueguen and Rouxel, 2021; Little et al., 2020; Vance et al., 2016)</w:t>
      </w:r>
      <w:r>
        <w:fldChar w:fldCharType="end"/>
      </w:r>
      <w:commentRangeEnd w:id="101"/>
      <w:r>
        <w:rPr>
          <w:rStyle w:val="CommentReference"/>
        </w:rPr>
        <w:commentReference w:id="101"/>
      </w:r>
      <w:r>
        <w:t xml:space="preserve">. For instance, </w:t>
      </w:r>
      <w:r w:rsidRPr="00522B38">
        <w:t xml:space="preserve">given the homogeneity of the </w:t>
      </w:r>
      <w:r>
        <w:t xml:space="preserve">deep </w:t>
      </w:r>
      <w:r w:rsidRPr="00522B38">
        <w:t xml:space="preserve">ocean (~1.4 ‰), </w:t>
      </w:r>
      <w:r>
        <w:t xml:space="preserve">hydrogenetic ferromanganese crusts have a </w:t>
      </w:r>
      <w:r w:rsidRPr="00522B38">
        <w:t xml:space="preserve"> surprisingly variable isotopic range from 0.</w:t>
      </w:r>
      <w:r>
        <w:t>25</w:t>
      </w:r>
      <w:r w:rsidRPr="00522B38">
        <w:t xml:space="preserve"> to 2.</w:t>
      </w:r>
      <w:r>
        <w:t>47</w:t>
      </w:r>
      <w:r w:rsidRPr="00522B38">
        <w:t>‰</w:t>
      </w:r>
      <w:r>
        <w:t>,</w:t>
      </w:r>
      <w:r w:rsidRPr="00522B38">
        <w:t xml:space="preserve"> with an average of 1.</w:t>
      </w:r>
      <w:r>
        <w:t xml:space="preserve">70 </w:t>
      </w:r>
      <w:r w:rsidRPr="00522B38">
        <w:t>±</w:t>
      </w:r>
      <w:r>
        <w:t xml:space="preserve"> </w:t>
      </w:r>
      <w:r w:rsidRPr="00522B38">
        <w:t>0.</w:t>
      </w:r>
      <w:r>
        <w:t>63</w:t>
      </w:r>
      <w:r w:rsidRPr="00522B38">
        <w:t>‰</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fldChar w:fldCharType="separate"/>
      </w:r>
      <w:r w:rsidRPr="00CE2560">
        <w:rPr>
          <w:noProof/>
        </w:rPr>
        <w:t>(Gall et al., 2013; Gueguen et al., 2020, 2016)</w:t>
      </w:r>
      <w:r>
        <w:fldChar w:fldCharType="end"/>
      </w:r>
      <w:r>
        <w:t xml:space="preserve">. </w:t>
      </w:r>
      <w:r w:rsidRPr="009555D1">
        <w:t>This</w:t>
      </w:r>
      <w:r>
        <w:t xml:space="preserve"> generally</w:t>
      </w:r>
      <w:r w:rsidRPr="009555D1">
        <w:t xml:space="preserve"> suggests Mn oxides incorporate isotopically </w:t>
      </w:r>
      <w:r w:rsidRPr="009555D1">
        <w:rPr>
          <w:u w:val="single"/>
        </w:rPr>
        <w:t>heavy</w:t>
      </w:r>
      <w:r w:rsidRPr="009555D1">
        <w:t xml:space="preserve"> Ni relative to solution.</w:t>
      </w:r>
      <w:r>
        <w:t xml:space="preserve"> [should I add a mention of hydrothermal crusts here?]</w:t>
      </w:r>
      <w:r w:rsidRPr="009555D1">
        <w:t xml:space="preserve"> </w:t>
      </w:r>
      <w:r>
        <w:t xml:space="preserve">In stark contrast, the dissolution of Mn oxides in the water column of the Black Sea corresponds to a decrease in </w:t>
      </w:r>
      <w:r w:rsidRPr="00E75FB7">
        <w:t>δ</w:t>
      </w:r>
      <w:r w:rsidRPr="00E75FB7">
        <w:rPr>
          <w:vertAlign w:val="superscript"/>
        </w:rPr>
        <w:t>60/58</w:t>
      </w:r>
      <w:r w:rsidRPr="00E75FB7">
        <w:t>Ni</w:t>
      </w:r>
      <w:r>
        <w:rPr>
          <w:vertAlign w:val="subscript"/>
        </w:rPr>
        <w:t>solution</w:t>
      </w:r>
      <w:r>
        <w:t xml:space="preserve">, suggesting isotopically </w:t>
      </w:r>
      <w:r w:rsidRPr="00D92CE2">
        <w:rPr>
          <w:u w:val="single"/>
        </w:rPr>
        <w:t>light</w:t>
      </w:r>
      <w:r>
        <w:t xml:space="preserve"> Ni is associated with Mn oxides (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611F62">
        <w:rPr>
          <w:noProof/>
        </w:rPr>
        <w:t>(Vance et al., 2016)</w:t>
      </w:r>
      <w:r>
        <w:fldChar w:fldCharType="end"/>
      </w:r>
      <w:r>
        <w:t xml:space="preserve">. More recent studies of hydrothermal Fe-Mn deposits and Mn rich pelagic clays have found a similarly wide range of values, -0.85 ± 0.67‰ (excluding 2 anomalously high values) and </w:t>
      </w:r>
      <w:commentRangeStart w:id="102"/>
      <w:r>
        <w:t>0.07 ± 0.75</w:t>
      </w:r>
      <w:commentRangeEnd w:id="102"/>
      <w:r>
        <w:rPr>
          <w:rStyle w:val="CommentReference"/>
        </w:rPr>
        <w:commentReference w:id="102"/>
      </w:r>
      <w:r w:rsidRPr="0021130E">
        <w:t xml:space="preserve"> </w:t>
      </w:r>
      <w:r>
        <w:t xml:space="preserve">‰, respectively </w:t>
      </w:r>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fldChar w:fldCharType="separate"/>
      </w:r>
      <w:r w:rsidRPr="00A946E0">
        <w:rPr>
          <w:noProof/>
        </w:rPr>
        <w:t>(Gueguen et al., 2020; Gueguen and Rouxel, 2021; Little et al., 2020)</w:t>
      </w:r>
      <w:r>
        <w:fldChar w:fldCharType="end"/>
      </w:r>
      <w:r>
        <w:t>. Without better knowledge of the main marine Ni sink, correctly modeling the marine Ni cycle is likely impossible.</w:t>
      </w:r>
    </w:p>
    <w:p w14:paraId="4F80F303" w14:textId="77777777" w:rsidR="00F801C6" w:rsidRDefault="00F801C6" w:rsidP="00F801C6">
      <w:pPr>
        <w:spacing w:after="0"/>
        <w:ind w:firstLine="720"/>
        <w:jc w:val="both"/>
        <w:textAlignment w:val="baseline"/>
      </w:pPr>
    </w:p>
    <w:p w14:paraId="20F7A191" w14:textId="10F00BC9" w:rsidR="00F801C6" w:rsidRDefault="00F801C6" w:rsidP="00F801C6">
      <w:pPr>
        <w:spacing w:after="0"/>
        <w:ind w:firstLine="720"/>
        <w:jc w:val="both"/>
        <w:textAlignment w:val="baseline"/>
      </w:pPr>
      <w:r>
        <w:t xml:space="preserve">There are 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w:t>
      </w:r>
      <w:proofErr w:type="spellStart"/>
      <w:r>
        <w:t>Suboxic</w:t>
      </w:r>
      <w:proofErr w:type="spellEnd"/>
      <w:r>
        <w:t xml:space="preserve"> diagenesis of Mn oxides appears to release Ni into porewater, however, corresponding isotope data does not conclusively suggest this Ni is isotopically heavy relative to solid or has any isotope effect at all (Fig XX)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w:t>
      </w:r>
      <w:proofErr w:type="spellStart"/>
      <w:r>
        <w:t>birnessite</w:t>
      </w:r>
      <w:proofErr w:type="spellEnd"/>
      <w:r>
        <w:t xml:space="preserve"> (~1 </w:t>
      </w:r>
      <w:proofErr w:type="spellStart"/>
      <w:r>
        <w:t>wt</w:t>
      </w:r>
      <w:proofErr w:type="spellEnd"/>
      <w:r>
        <w:t xml:space="preserve">%),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proofErr w:type="spellStart"/>
      <w:r>
        <w:t>phyllomanganate</w:t>
      </w:r>
      <w:proofErr w:type="spellEnd"/>
      <w:r>
        <w:t xml:space="preserve"> rich nodules (0.28 to 1.06, n =3) and suggest isotopically heavy Ni may be released, although further investigation is clearly warranted. [Does not explain difference between hydrogenetic Fe-Mn crust and black sea sediments]</w:t>
      </w:r>
    </w:p>
    <w:p w14:paraId="58D93E65" w14:textId="2A1948E2" w:rsidR="00F801C6" w:rsidRDefault="00F801C6" w:rsidP="00DB6F92">
      <w:pPr>
        <w:spacing w:after="0"/>
        <w:ind w:firstLine="720"/>
        <w:jc w:val="both"/>
        <w:textAlignment w:val="baseline"/>
      </w:pPr>
      <w:r>
        <w:t xml:space="preserve">If the natural variations </w:t>
      </w:r>
      <w:proofErr w:type="gramStart"/>
      <w:r>
        <w:t>is</w:t>
      </w:r>
      <w:proofErr w:type="gramEnd"/>
      <w:r>
        <w:t xml:space="preserve">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rsidR="00D9463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00F1160F" w:rsidRPr="00F1160F">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 </w:t>
      </w:r>
    </w:p>
    <w:p w14:paraId="1289A706" w14:textId="275D73FA" w:rsidR="00FC1249" w:rsidRDefault="00B87C86" w:rsidP="00B87C86">
      <w:pPr>
        <w:spacing w:after="0"/>
        <w:jc w:val="both"/>
        <w:textAlignment w:val="baseline"/>
      </w:pPr>
      <w:r>
        <w:t>Organic Matter paragraph?</w:t>
      </w:r>
    </w:p>
    <w:p w14:paraId="392FF794" w14:textId="0039AC48" w:rsidR="00B513FB" w:rsidRDefault="00B513FB" w:rsidP="00B87C86">
      <w:pPr>
        <w:spacing w:after="0"/>
        <w:jc w:val="both"/>
        <w:textAlignment w:val="baseline"/>
      </w:pPr>
    </w:p>
    <w:p w14:paraId="3F92EC85" w14:textId="2903E239" w:rsidR="00B513FB" w:rsidRDefault="00B513FB" w:rsidP="00B513FB">
      <w:pPr>
        <w:pStyle w:val="Heading1"/>
      </w:pPr>
      <w:bookmarkStart w:id="103" w:name="_Toc78742004"/>
      <w:bookmarkStart w:id="104" w:name="_Toc78742120"/>
      <w:r>
        <w:t>Progress Thus Far</w:t>
      </w:r>
      <w:bookmarkEnd w:id="103"/>
      <w:bookmarkEnd w:id="104"/>
    </w:p>
    <w:p w14:paraId="150A5EEE" w14:textId="49E8891B" w:rsidR="003D5F4C" w:rsidRDefault="003D5F4C" w:rsidP="003D5F4C"/>
    <w:p w14:paraId="3BEF7DDE" w14:textId="77777777" w:rsidR="003D5F4C" w:rsidRDefault="003D5F4C" w:rsidP="003D5F4C"/>
    <w:sectPr w:rsidR="003D5F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a W" w:date="2021-08-25T10:45:00Z" w:initials="LEW">
    <w:p w14:paraId="17E244C6" w14:textId="77777777" w:rsidR="0098242F" w:rsidRDefault="0098242F">
      <w:pPr>
        <w:pStyle w:val="CommentText"/>
      </w:pPr>
      <w:r>
        <w:rPr>
          <w:rStyle w:val="CommentReference"/>
        </w:rPr>
        <w:annotationRef/>
      </w:r>
      <w:r>
        <w:t xml:space="preserve">I think the TOC should be more detailed in the lit review part. As it is, this TOC serves no purpose—a reader can’t skim it and actually know what to expect and in what order. </w:t>
      </w:r>
    </w:p>
    <w:p w14:paraId="4D0BC7BA" w14:textId="77777777" w:rsidR="00FC46C3" w:rsidRDefault="00FC46C3">
      <w:pPr>
        <w:pStyle w:val="CommentText"/>
      </w:pPr>
    </w:p>
    <w:p w14:paraId="5BF07605" w14:textId="6A188CBD" w:rsidR="00FC46C3" w:rsidRDefault="00FC46C3">
      <w:pPr>
        <w:pStyle w:val="CommentText"/>
      </w:pPr>
      <w:r>
        <w:t xml:space="preserve">Also, please tell me the document is not going to be so long that it really needs a TOC? </w:t>
      </w:r>
    </w:p>
  </w:comment>
  <w:comment w:id="3" w:author="Laura W" w:date="2021-08-25T09:59:00Z" w:initials="LEW">
    <w:p w14:paraId="1ABE9B04" w14:textId="77777777" w:rsidR="006A600C" w:rsidRDefault="006A600C">
      <w:pPr>
        <w:pStyle w:val="CommentText"/>
      </w:pPr>
      <w:r>
        <w:rPr>
          <w:rStyle w:val="CommentReference"/>
        </w:rPr>
        <w:annotationRef/>
      </w:r>
      <w:r>
        <w:t xml:space="preserve">Ok, ‘member how I was going to not get picky about writing? I so bad at that. Not sure I like “trace metal” used as an adjective. It just sounds weird. And the phrase “trace metal marine chemistry” doesn’t sound right to me. </w:t>
      </w:r>
    </w:p>
    <w:p w14:paraId="468BDDD0" w14:textId="77777777" w:rsidR="006A600C" w:rsidRDefault="006A600C">
      <w:pPr>
        <w:pStyle w:val="CommentText"/>
      </w:pPr>
    </w:p>
    <w:p w14:paraId="2A9C6684" w14:textId="1CCFFCD1" w:rsidR="006A600C" w:rsidRDefault="006A600C">
      <w:pPr>
        <w:pStyle w:val="CommentText"/>
      </w:pPr>
      <w:r>
        <w:t xml:space="preserve">Can you see how the first sentence is starting you off with a flat, almost-passive tone? One of those sentences that are a big turn-off when you encounter them as a reader. Can you flip it around to put emphasis where you want it and make it active, direct, and exciting? </w:t>
      </w:r>
    </w:p>
  </w:comment>
  <w:comment w:id="4" w:author="Eva Juliet Baransky" w:date="2021-08-01T14:35:00Z" w:initials="EJB">
    <w:p w14:paraId="25CB7CE1" w14:textId="1422F283" w:rsidR="00751245" w:rsidRDefault="00751245">
      <w:pPr>
        <w:pStyle w:val="CommentText"/>
      </w:pPr>
      <w:r>
        <w:rPr>
          <w:rStyle w:val="CommentReference"/>
        </w:rPr>
        <w:annotationRef/>
      </w:r>
      <w:r>
        <w:t xml:space="preserve">I need to get relevant references for this. </w:t>
      </w:r>
    </w:p>
  </w:comment>
  <w:comment w:id="5" w:author="Eva Juliet Baransky" w:date="2021-08-01T14:52:00Z" w:initials="EJB">
    <w:p w14:paraId="5BEED328" w14:textId="77777777" w:rsidR="00731907" w:rsidRDefault="00731907">
      <w:pPr>
        <w:pStyle w:val="CommentText"/>
      </w:pPr>
      <w:r>
        <w:rPr>
          <w:rStyle w:val="CommentReference"/>
        </w:rPr>
        <w:annotationRef/>
      </w:r>
      <w:r>
        <w:t xml:space="preserve">Add citations to this paragraph </w:t>
      </w:r>
    </w:p>
    <w:p w14:paraId="638C937B" w14:textId="59796CB9" w:rsidR="00731907" w:rsidRDefault="00731907">
      <w:pPr>
        <w:pStyle w:val="CommentText"/>
      </w:pPr>
      <w:r>
        <w:t>Flesh out this paragraph</w:t>
      </w:r>
    </w:p>
  </w:comment>
  <w:comment w:id="6" w:author="Laura W" w:date="2021-08-25T10:05:00Z" w:initials="LEW">
    <w:p w14:paraId="73050CCA" w14:textId="4FA9B603" w:rsidR="006A600C" w:rsidRDefault="006A600C">
      <w:pPr>
        <w:pStyle w:val="CommentText"/>
      </w:pPr>
      <w:r>
        <w:rPr>
          <w:rStyle w:val="CommentReference"/>
        </w:rPr>
        <w:annotationRef/>
      </w:r>
      <w:r>
        <w:t xml:space="preserve">Probably good to </w:t>
      </w:r>
      <w:r w:rsidR="00BF767A">
        <w:t>include</w:t>
      </w:r>
      <w:r>
        <w:t xml:space="preserve"> Wang et al. 2019 and Li et al. 2021 in this paragraph. And now there is that brand new paper on Ni going down before GOE. </w:t>
      </w:r>
    </w:p>
  </w:comment>
  <w:comment w:id="9" w:author="Laura W" w:date="2021-08-25T10:07:00Z" w:initials="LEW">
    <w:p w14:paraId="11EF42F1" w14:textId="2CC71B57" w:rsidR="006A600C" w:rsidRDefault="006A600C">
      <w:pPr>
        <w:pStyle w:val="CommentText"/>
      </w:pPr>
      <w:r>
        <w:rPr>
          <w:rStyle w:val="CommentReference"/>
        </w:rPr>
        <w:annotationRef/>
      </w:r>
      <w:r>
        <w:t xml:space="preserve">I don’t think this is needed; everybody knows that enzymes are not in a vacuum. What is the REAL message in the paragraph that the topic sentence should nail? </w:t>
      </w:r>
    </w:p>
  </w:comment>
  <w:comment w:id="10" w:author="Laura W" w:date="2021-08-25T10:08:00Z" w:initials="LEW">
    <w:p w14:paraId="6D709FDC" w14:textId="3E536350" w:rsidR="006A600C" w:rsidRDefault="006A600C">
      <w:pPr>
        <w:pStyle w:val="CommentText"/>
      </w:pPr>
      <w:r>
        <w:rPr>
          <w:rStyle w:val="CommentReference"/>
        </w:rPr>
        <w:annotationRef/>
      </w:r>
      <w:r w:rsidR="00BF767A">
        <w:t>Let’s get a little duck, just for fun?</w:t>
      </w:r>
    </w:p>
  </w:comment>
  <w:comment w:id="11" w:author="Eva Juliet Baransky" w:date="2021-08-01T20:29:00Z" w:initials="EJB">
    <w:p w14:paraId="0267CA10" w14:textId="1A5F3528" w:rsidR="00446D56" w:rsidRDefault="00446D56">
      <w:pPr>
        <w:pStyle w:val="CommentText"/>
      </w:pPr>
      <w:r>
        <w:rPr>
          <w:rStyle w:val="CommentReference"/>
        </w:rPr>
        <w:annotationRef/>
      </w:r>
      <w:r>
        <w:t>Not sure where to put this</w:t>
      </w:r>
      <w:r w:rsidR="00842D45">
        <w:t xml:space="preserve"> paragraph</w:t>
      </w:r>
    </w:p>
  </w:comment>
  <w:comment w:id="12" w:author="Laura W" w:date="2021-08-25T10:09:00Z" w:initials="LEW">
    <w:p w14:paraId="2015DB04" w14:textId="419E8E9A" w:rsidR="00BF767A" w:rsidRDefault="00BF767A">
      <w:pPr>
        <w:pStyle w:val="CommentText"/>
      </w:pPr>
      <w:r>
        <w:rPr>
          <w:rStyle w:val="CommentReference"/>
        </w:rPr>
        <w:annotationRef/>
      </w:r>
      <w:r>
        <w:t>How about changing the next header to “The modern marine Ni budget and an apparently imbalance,” then putting this paragraph first.</w:t>
      </w:r>
    </w:p>
  </w:comment>
  <w:comment w:id="14" w:author="Laura W" w:date="2021-08-25T10:10:00Z" w:initials="LEW">
    <w:p w14:paraId="34F17016" w14:textId="76865382" w:rsidR="00BF767A" w:rsidRDefault="00BF767A">
      <w:pPr>
        <w:pStyle w:val="CommentText"/>
      </w:pPr>
      <w:r>
        <w:rPr>
          <w:rStyle w:val="CommentReference"/>
        </w:rPr>
        <w:annotationRef/>
      </w:r>
      <w:r>
        <w:t>I’d stick to stuff about conc, speciation, res time first, then regeneration stuff last. Just easier to absorb that way.</w:t>
      </w:r>
    </w:p>
  </w:comment>
  <w:comment w:id="16" w:author="Laura W" w:date="2021-08-25T10:11:00Z" w:initials="LEW">
    <w:p w14:paraId="1A3EAAC0" w14:textId="0FD8656A" w:rsidR="00BF767A" w:rsidRDefault="00BF767A">
      <w:pPr>
        <w:pStyle w:val="CommentText"/>
      </w:pPr>
      <w:r>
        <w:rPr>
          <w:rStyle w:val="CommentReference"/>
        </w:rPr>
        <w:annotationRef/>
      </w:r>
      <w:r>
        <w:t xml:space="preserve">This word is 100% strictly forbidden! </w:t>
      </w:r>
    </w:p>
  </w:comment>
  <w:comment w:id="17" w:author="Eva Juliet Baransky" w:date="2021-08-01T16:35:00Z" w:initials="EJB">
    <w:p w14:paraId="5E3F7BCC" w14:textId="19382A69" w:rsidR="005F0967" w:rsidRDefault="005F0967">
      <w:pPr>
        <w:pStyle w:val="CommentText"/>
      </w:pPr>
      <w:r>
        <w:rPr>
          <w:rStyle w:val="CommentReference"/>
        </w:rPr>
        <w:annotationRef/>
      </w:r>
      <w:r>
        <w:t>Awkward transition</w:t>
      </w:r>
    </w:p>
  </w:comment>
  <w:comment w:id="20" w:author="Laura W" w:date="2021-08-25T10:22:00Z" w:initials="LEW">
    <w:p w14:paraId="77170507" w14:textId="03C2BDAD" w:rsidR="00ED535D" w:rsidRDefault="00ED535D">
      <w:pPr>
        <w:pStyle w:val="CommentText"/>
      </w:pPr>
      <w:r>
        <w:rPr>
          <w:rStyle w:val="CommentReference"/>
        </w:rPr>
        <w:annotationRef/>
      </w:r>
      <w:r>
        <w:t xml:space="preserve">I think you mean the flux is small, not the dust. </w:t>
      </w:r>
      <w:proofErr w:type="gramStart"/>
      <w:r>
        <w:t>Of course</w:t>
      </w:r>
      <w:proofErr w:type="gramEnd"/>
      <w:r>
        <w:t xml:space="preserve"> dust is small. (OMG, Laura, quit picking at writing.)</w:t>
      </w:r>
    </w:p>
  </w:comment>
  <w:comment w:id="21" w:author="Eva Juliet Baransky" w:date="2021-07-01T09:34:00Z" w:initials="EJB">
    <w:p w14:paraId="200E9E2A" w14:textId="77777777" w:rsidR="00A12A0F" w:rsidRDefault="00A12A0F" w:rsidP="00A12A0F">
      <w:pPr>
        <w:pStyle w:val="CommentText"/>
      </w:pPr>
      <w:r>
        <w:rPr>
          <w:rStyle w:val="CommentReference"/>
        </w:rPr>
        <w:annotationRef/>
      </w:r>
      <w:r>
        <w:t>Does this include anthropogenic particles and natural dust? I’m not really sure</w:t>
      </w:r>
    </w:p>
  </w:comment>
  <w:comment w:id="22" w:author="Laura W" w:date="2021-08-25T10:12:00Z" w:initials="LEW">
    <w:p w14:paraId="7BB749E7" w14:textId="45924399" w:rsidR="00BF767A" w:rsidRDefault="00BF767A">
      <w:pPr>
        <w:pStyle w:val="CommentText"/>
      </w:pPr>
      <w:r>
        <w:rPr>
          <w:rStyle w:val="CommentReference"/>
        </w:rPr>
        <w:annotationRef/>
      </w:r>
      <w:r>
        <w:t>10-30; and you should include citations for this.</w:t>
      </w:r>
    </w:p>
  </w:comment>
  <w:comment w:id="23" w:author="Eva Juliet Baransky" w:date="2021-07-01T20:03:00Z" w:initials="EJB">
    <w:p w14:paraId="6D06F192" w14:textId="6298B211" w:rsidR="0015392C" w:rsidRDefault="0015392C" w:rsidP="0015392C">
      <w:pPr>
        <w:pStyle w:val="CommentText"/>
      </w:pPr>
      <w:r>
        <w:rPr>
          <w:rStyle w:val="CommentReference"/>
        </w:rPr>
        <w:annotationRef/>
      </w:r>
    </w:p>
    <w:p w14:paraId="360606D7" w14:textId="0AC4C4E9" w:rsidR="006C4B33" w:rsidRDefault="006C4B33" w:rsidP="0015392C">
      <w:pPr>
        <w:pStyle w:val="CommentText"/>
      </w:pPr>
      <w:r>
        <w:t xml:space="preserve">Double check all authors used this functional definition. </w:t>
      </w:r>
    </w:p>
  </w:comment>
  <w:comment w:id="24" w:author="Eva Juliet Baransky" w:date="2021-08-01T17:42:00Z" w:initials="EJB">
    <w:p w14:paraId="2FC9D8F6" w14:textId="301CD84F" w:rsidR="00ED5AB6" w:rsidRDefault="00ED5AB6">
      <w:pPr>
        <w:pStyle w:val="CommentText"/>
      </w:pPr>
      <w:r>
        <w:rPr>
          <w:rStyle w:val="CommentReference"/>
        </w:rPr>
        <w:annotationRef/>
      </w:r>
      <w:r>
        <w:t>It is unclear to me how they get this value</w:t>
      </w:r>
    </w:p>
  </w:comment>
  <w:comment w:id="25" w:author="Eva Juliet Baransky" w:date="2021-08-01T17:45:00Z" w:initials="EJB">
    <w:p w14:paraId="29296C91" w14:textId="60A61F3B" w:rsidR="005C6714" w:rsidRDefault="005C6714">
      <w:pPr>
        <w:pStyle w:val="CommentText"/>
      </w:pPr>
      <w:r>
        <w:rPr>
          <w:rStyle w:val="CommentReference"/>
        </w:rPr>
        <w:annotationRef/>
      </w:r>
      <w:r>
        <w:t>Unclear if this is the abundance weighted value or not</w:t>
      </w:r>
    </w:p>
  </w:comment>
  <w:comment w:id="26" w:author="Laura W" w:date="2021-08-25T10:43:00Z" w:initials="LEW">
    <w:p w14:paraId="184AD86B" w14:textId="0DE5187E" w:rsidR="001F569E" w:rsidRDefault="001F569E">
      <w:pPr>
        <w:pStyle w:val="CommentText"/>
      </w:pPr>
      <w:r>
        <w:rPr>
          <w:rStyle w:val="CommentReference"/>
        </w:rPr>
        <w:annotationRef/>
      </w:r>
      <w:r>
        <w:t xml:space="preserve">It would be crazy if not abundance weighted. If you scan their data, can you tell whether they just averaged or multiplied by abundances? Not sure I’ve read that paper. </w:t>
      </w:r>
    </w:p>
  </w:comment>
  <w:comment w:id="30" w:author="Laura W" w:date="2021-08-25T10:14:00Z" w:initials="LEW">
    <w:p w14:paraId="188547E5" w14:textId="60D6476E" w:rsidR="00DC5657" w:rsidRDefault="00DC5657">
      <w:pPr>
        <w:pStyle w:val="CommentText"/>
      </w:pPr>
      <w:r>
        <w:rPr>
          <w:rStyle w:val="CommentReference"/>
        </w:rPr>
        <w:annotationRef/>
      </w:r>
      <w:r>
        <w:t>What’s the difference between “based on” and “based off?” I think the former is correct. The latter is slang.</w:t>
      </w:r>
    </w:p>
  </w:comment>
  <w:comment w:id="31" w:author="Eva Juliet Baransky" w:date="2021-08-01T18:17:00Z" w:initials="EJB">
    <w:p w14:paraId="78BD815D" w14:textId="4DBDED86" w:rsidR="00965AC4" w:rsidRDefault="00965AC4">
      <w:pPr>
        <w:pStyle w:val="CommentText"/>
      </w:pPr>
      <w:r>
        <w:rPr>
          <w:rStyle w:val="CommentReference"/>
        </w:rPr>
        <w:annotationRef/>
      </w:r>
      <w:r>
        <w:t xml:space="preserve">(Based on </w:t>
      </w:r>
      <w:r w:rsidR="006444A0">
        <w:t xml:space="preserve">a quick </w:t>
      </w:r>
      <w:r>
        <w:t>back calculati</w:t>
      </w:r>
      <w:r w:rsidR="006444A0">
        <w:t>on from</w:t>
      </w:r>
      <w:r>
        <w:t xml:space="preserve"> their estimates, they assume Fe-Mn crust covers ~85% of the seafloor)</w:t>
      </w:r>
    </w:p>
  </w:comment>
  <w:comment w:id="34" w:author="Laura W" w:date="2021-08-25T10:15:00Z" w:initials="LEW">
    <w:p w14:paraId="0EE40969" w14:textId="42055AF7" w:rsidR="00E36052" w:rsidRDefault="00E36052">
      <w:pPr>
        <w:pStyle w:val="CommentText"/>
      </w:pPr>
      <w:r>
        <w:rPr>
          <w:rStyle w:val="CommentReference"/>
        </w:rPr>
        <w:annotationRef/>
      </w:r>
      <w:r>
        <w:t xml:space="preserve">Seems like you are assuming the reader already has the two distinct types of Mn-rich pelagic sediments in mind. Better at least mention the distinction explicitly to make sure everybody’s with you. </w:t>
      </w:r>
    </w:p>
  </w:comment>
  <w:comment w:id="35" w:author="Eva Juliet Baransky" w:date="2021-07-22T11:29:00Z" w:initials="EJB">
    <w:p w14:paraId="2E49BCDA" w14:textId="34B94E08" w:rsidR="00CA5519" w:rsidRDefault="00CA5519" w:rsidP="006C4B33">
      <w:pPr>
        <w:pStyle w:val="CommentText"/>
      </w:pPr>
      <w:r>
        <w:rPr>
          <w:rStyle w:val="CommentReference"/>
        </w:rPr>
        <w:annotationRef/>
      </w:r>
      <w:r>
        <w:t xml:space="preserve">I feel like this is a “worse value” because </w:t>
      </w:r>
      <w:r w:rsidR="006C4B33">
        <w:t>I think</w:t>
      </w:r>
      <w:r>
        <w:t xml:space="preserve"> Gall calculates this value in a very opaque way and the </w:t>
      </w:r>
      <w:proofErr w:type="gramStart"/>
      <w:r>
        <w:t>numbers</w:t>
      </w:r>
      <w:proofErr w:type="gramEnd"/>
      <w:r>
        <w:t xml:space="preserve"> I can extrapolate from her calc (i.e. seafloor coverage) seem highly unreasonable.</w:t>
      </w:r>
    </w:p>
  </w:comment>
  <w:comment w:id="36" w:author="Laura W" w:date="2021-08-25T10:16:00Z" w:initials="LEW">
    <w:p w14:paraId="627F988F" w14:textId="14CDAD55" w:rsidR="00E36052" w:rsidRDefault="00E36052">
      <w:pPr>
        <w:pStyle w:val="CommentText"/>
      </w:pPr>
      <w:r>
        <w:rPr>
          <w:rStyle w:val="CommentReference"/>
        </w:rPr>
        <w:annotationRef/>
      </w:r>
      <w:r>
        <w:t xml:space="preserve">One thing that’s missing is the Peacock paper in which she says that Ni concentration of the ocean is simply controlled by sorption equilibrium with crusts. Not sure where the best spot is for that (might be up above). </w:t>
      </w:r>
    </w:p>
  </w:comment>
  <w:comment w:id="37" w:author="Laura W" w:date="2021-08-25T10:20:00Z" w:initials="LEW">
    <w:p w14:paraId="314FF44D" w14:textId="48C07D05" w:rsidR="00A22C33" w:rsidRDefault="00A22C33">
      <w:pPr>
        <w:pStyle w:val="CommentText"/>
      </w:pPr>
      <w:r>
        <w:rPr>
          <w:rStyle w:val="CommentReference"/>
        </w:rPr>
        <w:annotationRef/>
      </w:r>
      <w:r>
        <w:t xml:space="preserve">Seems like the </w:t>
      </w:r>
      <w:proofErr w:type="spellStart"/>
      <w:r>
        <w:t>Klinkhammer</w:t>
      </w:r>
      <w:proofErr w:type="spellEnd"/>
      <w:r>
        <w:t xml:space="preserve">, </w:t>
      </w:r>
      <w:proofErr w:type="spellStart"/>
      <w:r>
        <w:t>Graybeal</w:t>
      </w:r>
      <w:proofErr w:type="spellEnd"/>
      <w:r>
        <w:t xml:space="preserve"> and Heath and Heggie papers should be showing up here? </w:t>
      </w:r>
    </w:p>
  </w:comment>
  <w:comment w:id="38" w:author="Laura W" w:date="2021-08-25T10:18:00Z" w:initials="LEW">
    <w:p w14:paraId="317F4F80" w14:textId="29406BD5" w:rsidR="00E36052" w:rsidRDefault="00E36052">
      <w:pPr>
        <w:pStyle w:val="CommentText"/>
      </w:pPr>
      <w:r>
        <w:rPr>
          <w:rStyle w:val="CommentReference"/>
        </w:rPr>
        <w:annotationRef/>
      </w:r>
      <w:r>
        <w:t xml:space="preserve">What does generally </w:t>
      </w:r>
      <w:proofErr w:type="gramStart"/>
      <w:r>
        <w:t>cited</w:t>
      </w:r>
      <w:proofErr w:type="gramEnd"/>
      <w:r>
        <w:t xml:space="preserve"> mean? The paper has only 27 citations, mostly by other nickel geeks. </w:t>
      </w:r>
    </w:p>
  </w:comment>
  <w:comment w:id="39" w:author="Laura W" w:date="2021-08-25T10:19:00Z" w:initials="LEW">
    <w:p w14:paraId="2775983B" w14:textId="31F223B0" w:rsidR="00A22C33" w:rsidRDefault="00A22C33">
      <w:pPr>
        <w:pStyle w:val="CommentText"/>
      </w:pPr>
      <w:r>
        <w:rPr>
          <w:rStyle w:val="CommentReference"/>
        </w:rPr>
        <w:annotationRef/>
      </w:r>
      <w:r>
        <w:t xml:space="preserve">In like 3-4 papers, right? </w:t>
      </w:r>
    </w:p>
  </w:comment>
  <w:comment w:id="42" w:author="Laura W" w:date="2021-08-25T10:25:00Z" w:initials="LEW">
    <w:p w14:paraId="2EFC345B" w14:textId="029D7560" w:rsidR="00ED535D" w:rsidRDefault="00ED535D">
      <w:pPr>
        <w:pStyle w:val="CommentText"/>
      </w:pPr>
      <w:r>
        <w:rPr>
          <w:rStyle w:val="CommentReference"/>
        </w:rPr>
        <w:annotationRef/>
      </w:r>
      <w:r>
        <w:t xml:space="preserve">Doesn’t seem like an appropriate heading for what’s under it. </w:t>
      </w:r>
    </w:p>
  </w:comment>
  <w:comment w:id="44" w:author="Laura W" w:date="2021-08-25T10:21:00Z" w:initials="LEW">
    <w:p w14:paraId="7E31F88F" w14:textId="2F3749CD" w:rsidR="00ED535D" w:rsidRDefault="00ED535D">
      <w:pPr>
        <w:pStyle w:val="CommentText"/>
      </w:pPr>
      <w:r>
        <w:rPr>
          <w:rStyle w:val="CommentReference"/>
        </w:rPr>
        <w:annotationRef/>
      </w:r>
      <w:r>
        <w:t>Ouch, sounds yucky because verbs are in mixed tenses and mostly passive.</w:t>
      </w:r>
    </w:p>
  </w:comment>
  <w:comment w:id="45" w:author="Laura W" w:date="2021-08-25T10:23:00Z" w:initials="LEW">
    <w:p w14:paraId="60F33A7C" w14:textId="11D77B87" w:rsidR="00ED535D" w:rsidRDefault="00ED535D">
      <w:pPr>
        <w:pStyle w:val="CommentText"/>
      </w:pPr>
      <w:r>
        <w:rPr>
          <w:rStyle w:val="CommentReference"/>
        </w:rPr>
        <w:annotationRef/>
      </w:r>
      <w:r>
        <w:t>Not sure you did actually show how difficult this is? How about “as discussed?”</w:t>
      </w:r>
    </w:p>
  </w:comment>
  <w:comment w:id="46" w:author="Eva Juliet Baransky" w:date="2021-08-01T19:32:00Z" w:initials="EJB">
    <w:p w14:paraId="27B173F8" w14:textId="6FCCFB4E" w:rsidR="00FB18D4" w:rsidRDefault="00FB18D4">
      <w:pPr>
        <w:pStyle w:val="CommentText"/>
      </w:pPr>
      <w:r>
        <w:rPr>
          <w:rStyle w:val="CommentReference"/>
        </w:rPr>
        <w:annotationRef/>
      </w:r>
      <w:r>
        <w:t xml:space="preserve">Will include definition of </w:t>
      </w:r>
      <w:proofErr w:type="spellStart"/>
      <w:r>
        <w:t>dNi</w:t>
      </w:r>
      <w:proofErr w:type="spellEnd"/>
      <w:r>
        <w:t xml:space="preserve"> and isotope mass balance equation</w:t>
      </w:r>
    </w:p>
  </w:comment>
  <w:comment w:id="48" w:author="Laura W" w:date="2021-08-25T10:24:00Z" w:initials="LEW">
    <w:p w14:paraId="12AAB0DA" w14:textId="0291D099" w:rsidR="00ED535D" w:rsidRDefault="00ED535D">
      <w:pPr>
        <w:pStyle w:val="CommentText"/>
      </w:pPr>
      <w:r>
        <w:rPr>
          <w:rStyle w:val="CommentReference"/>
        </w:rPr>
        <w:annotationRef/>
      </w:r>
      <w:r>
        <w:t>The metals are not elusive.</w:t>
      </w:r>
    </w:p>
  </w:comment>
  <w:comment w:id="51" w:author="Laura W" w:date="2021-08-25T10:47:00Z" w:initials="LEW">
    <w:p w14:paraId="3476A12B" w14:textId="1B0703BC" w:rsidR="00D279E6" w:rsidRDefault="00D279E6">
      <w:pPr>
        <w:pStyle w:val="CommentText"/>
      </w:pPr>
      <w:r>
        <w:rPr>
          <w:rStyle w:val="CommentReference"/>
        </w:rPr>
        <w:annotationRef/>
      </w:r>
      <w:r>
        <w:t>I can barely understand what this sentence means.</w:t>
      </w:r>
    </w:p>
  </w:comment>
  <w:comment w:id="52" w:author="Eva Juliet Baransky" w:date="2021-07-24T11:06:00Z" w:initials="EJB">
    <w:p w14:paraId="57126AD0" w14:textId="7AE28205" w:rsidR="00F32252" w:rsidRDefault="00F32252">
      <w:pPr>
        <w:pStyle w:val="CommentText"/>
      </w:pPr>
      <w:r>
        <w:rPr>
          <w:rStyle w:val="CommentReference"/>
        </w:rPr>
        <w:annotationRef/>
      </w:r>
      <w:r>
        <w:t>I should add something about the new shun-</w:t>
      </w:r>
      <w:proofErr w:type="spellStart"/>
      <w:r>
        <w:t>chung</w:t>
      </w:r>
      <w:proofErr w:type="spellEnd"/>
      <w:r>
        <w:t xml:space="preserve"> yang paper</w:t>
      </w:r>
    </w:p>
  </w:comment>
  <w:comment w:id="57" w:author="Eva Juliet Baransky" w:date="2021-08-01T19:43:00Z" w:initials="EJB">
    <w:p w14:paraId="36D66C19" w14:textId="2089CD1B" w:rsidR="00633D28" w:rsidRDefault="00633D28">
      <w:pPr>
        <w:pStyle w:val="CommentText"/>
      </w:pPr>
      <w:r>
        <w:rPr>
          <w:rStyle w:val="CommentReference"/>
        </w:rPr>
        <w:annotationRef/>
      </w:r>
      <w:r>
        <w:t>Need to define this somewhere</w:t>
      </w:r>
    </w:p>
  </w:comment>
  <w:comment w:id="55" w:author="Eva Juliet Baransky" w:date="2021-07-24T15:40:00Z" w:initials="EJB">
    <w:p w14:paraId="1DBBB4BD" w14:textId="152A1E1E" w:rsidR="00D14131" w:rsidRDefault="00D14131">
      <w:pPr>
        <w:pStyle w:val="CommentText"/>
      </w:pPr>
      <w:r>
        <w:rPr>
          <w:rStyle w:val="CommentReference"/>
        </w:rPr>
        <w:annotationRef/>
      </w:r>
      <w:r w:rsidR="00F875F9">
        <w:t xml:space="preserve">I feel like this doesn’t fit here. </w:t>
      </w:r>
    </w:p>
  </w:comment>
  <w:comment w:id="56" w:author="Laura W" w:date="2021-08-25T10:26:00Z" w:initials="LEW">
    <w:p w14:paraId="129833F5" w14:textId="77777777" w:rsidR="00ED535D" w:rsidRDefault="00ED535D">
      <w:pPr>
        <w:pStyle w:val="CommentText"/>
      </w:pPr>
      <w:r>
        <w:rPr>
          <w:rStyle w:val="CommentReference"/>
        </w:rPr>
        <w:annotationRef/>
      </w:r>
      <w:r>
        <w:t xml:space="preserve">I think you need to expand what you’ve said about rivers, saying a bit more about what approach and what samples Cameron and Vance used and same for Revels. Then this will fit. You have also said nothing at all about non-river inputs, including hydrothermal. </w:t>
      </w:r>
    </w:p>
    <w:p w14:paraId="554C34FC" w14:textId="77777777" w:rsidR="00056828" w:rsidRDefault="00056828">
      <w:pPr>
        <w:pStyle w:val="CommentText"/>
      </w:pPr>
    </w:p>
    <w:p w14:paraId="6DACA1C3" w14:textId="6A3C3D4E" w:rsidR="00056828" w:rsidRDefault="00056828">
      <w:pPr>
        <w:pStyle w:val="CommentText"/>
      </w:pPr>
      <w:r>
        <w:t xml:space="preserve">Ok, I see you have missing inputs and outputs below, but your readers don’t know that the “Inputs” header here is going to include only those that have been studied. They will wonder why you only mention rivers. </w:t>
      </w:r>
    </w:p>
  </w:comment>
  <w:comment w:id="63" w:author="Laura W" w:date="2021-08-25T10:34:00Z" w:initials="LEW">
    <w:p w14:paraId="7D786FCC" w14:textId="3FDD74CB" w:rsidR="00056828" w:rsidRDefault="00056828">
      <w:pPr>
        <w:pStyle w:val="CommentText"/>
      </w:pPr>
      <w:r>
        <w:rPr>
          <w:rStyle w:val="CommentReference"/>
        </w:rPr>
        <w:annotationRef/>
      </w:r>
      <w:r>
        <w:t>Evidence? Citations?</w:t>
      </w:r>
    </w:p>
  </w:comment>
  <w:comment w:id="64" w:author="Laura W" w:date="2021-08-25T10:33:00Z" w:initials="LEW">
    <w:p w14:paraId="4CEEE337" w14:textId="75D739E4" w:rsidR="00056828" w:rsidRDefault="00056828">
      <w:pPr>
        <w:pStyle w:val="CommentText"/>
      </w:pPr>
      <w:r>
        <w:rPr>
          <w:rStyle w:val="CommentReference"/>
        </w:rPr>
        <w:annotationRef/>
      </w:r>
      <w:r>
        <w:t xml:space="preserve">Wait, there is a consensus about the deposits—the data are what they are. What EXACTLY has no consensus? </w:t>
      </w:r>
    </w:p>
  </w:comment>
  <w:comment w:id="66" w:author="Laura W" w:date="2021-08-25T10:28:00Z" w:initials="LEW">
    <w:p w14:paraId="5601B03F" w14:textId="7623F8FB" w:rsidR="00ED535D" w:rsidRDefault="00ED535D">
      <w:pPr>
        <w:pStyle w:val="CommentText"/>
      </w:pPr>
      <w:r>
        <w:rPr>
          <w:rStyle w:val="CommentReference"/>
        </w:rPr>
        <w:annotationRef/>
      </w:r>
      <w:r>
        <w:t xml:space="preserve">Never yet mentioned…. </w:t>
      </w:r>
    </w:p>
  </w:comment>
  <w:comment w:id="67" w:author="Laura W" w:date="2021-08-25T10:29:00Z" w:initials="LEW">
    <w:p w14:paraId="485F8867" w14:textId="085A3163" w:rsidR="00056828" w:rsidRDefault="00056828">
      <w:pPr>
        <w:pStyle w:val="CommentText"/>
      </w:pPr>
      <w:r>
        <w:rPr>
          <w:rStyle w:val="CommentReference"/>
        </w:rPr>
        <w:annotationRef/>
      </w:r>
      <w:r>
        <w:t>“</w:t>
      </w:r>
      <w:proofErr w:type="gramStart"/>
      <w:r>
        <w:t>Typically</w:t>
      </w:r>
      <w:proofErr w:type="gramEnd"/>
      <w:r>
        <w:t xml:space="preserve">” would make sense if there were more than a very few analyses., but there are about 10, right? Not enough for anything to be typical. </w:t>
      </w:r>
    </w:p>
  </w:comment>
  <w:comment w:id="71" w:author="Laura W" w:date="2021-08-25T10:30:00Z" w:initials="LEW">
    <w:p w14:paraId="3E526025" w14:textId="1EB4837D" w:rsidR="00056828" w:rsidRDefault="00056828">
      <w:pPr>
        <w:pStyle w:val="CommentText"/>
      </w:pPr>
      <w:r>
        <w:rPr>
          <w:rStyle w:val="CommentReference"/>
        </w:rPr>
        <w:annotationRef/>
      </w:r>
      <w:r>
        <w:t xml:space="preserve">It’s worse than that—they have the </w:t>
      </w:r>
      <w:proofErr w:type="spellStart"/>
      <w:r>
        <w:t>phyllomanganates</w:t>
      </w:r>
      <w:proofErr w:type="spellEnd"/>
      <w:r>
        <w:t xml:space="preserve"> versus todorokite phases WRONG in some samples. </w:t>
      </w:r>
    </w:p>
  </w:comment>
  <w:comment w:id="72" w:author="Laura W" w:date="2021-08-25T10:31:00Z" w:initials="LEW">
    <w:p w14:paraId="2CB5C166" w14:textId="77777777" w:rsidR="00056828" w:rsidRDefault="00056828">
      <w:pPr>
        <w:pStyle w:val="CommentText"/>
      </w:pPr>
      <w:r>
        <w:rPr>
          <w:rStyle w:val="CommentReference"/>
        </w:rPr>
        <w:annotationRef/>
      </w:r>
      <w:r>
        <w:t xml:space="preserve">I doubt any of your committee members will be able to understand this sentence. </w:t>
      </w:r>
      <w:proofErr w:type="spellStart"/>
      <w:r>
        <w:t>Gotta</w:t>
      </w:r>
      <w:proofErr w:type="spellEnd"/>
      <w:r>
        <w:t xml:space="preserve"> give them what they need. And they will be confused about why this is in the “outputs” section. </w:t>
      </w:r>
    </w:p>
    <w:p w14:paraId="6701AFC3" w14:textId="77777777" w:rsidR="00056828" w:rsidRDefault="00056828">
      <w:pPr>
        <w:pStyle w:val="CommentText"/>
      </w:pPr>
    </w:p>
    <w:p w14:paraId="0E25219D" w14:textId="041C4E27" w:rsidR="00056828" w:rsidRDefault="00056828">
      <w:pPr>
        <w:pStyle w:val="CommentText"/>
      </w:pPr>
      <w:r>
        <w:t xml:space="preserve">I would not use solid-solution, but </w:t>
      </w:r>
      <w:proofErr w:type="spellStart"/>
      <w:r>
        <w:t>MnOx</w:t>
      </w:r>
      <w:proofErr w:type="spellEnd"/>
      <w:r>
        <w:t xml:space="preserve"> particle-water.</w:t>
      </w:r>
    </w:p>
  </w:comment>
  <w:comment w:id="73" w:author="Eva Juliet Baransky" w:date="2021-07-31T17:04:00Z" w:initials="EJB">
    <w:p w14:paraId="32897C4D" w14:textId="2D6C1559" w:rsidR="00D6772C" w:rsidRDefault="00D6772C">
      <w:pPr>
        <w:pStyle w:val="CommentText"/>
      </w:pPr>
      <w:r>
        <w:rPr>
          <w:rStyle w:val="CommentReference"/>
        </w:rPr>
        <w:annotationRef/>
      </w:r>
      <w:r>
        <w:t>Should I add experimental info here?</w:t>
      </w:r>
    </w:p>
  </w:comment>
  <w:comment w:id="75" w:author="Laura W" w:date="2021-08-25T10:33:00Z" w:initials="LEW">
    <w:p w14:paraId="5CD4D9CF" w14:textId="1F00D1AC" w:rsidR="00056828" w:rsidRDefault="00056828">
      <w:pPr>
        <w:pStyle w:val="CommentText"/>
      </w:pPr>
      <w:r>
        <w:rPr>
          <w:rStyle w:val="CommentReference"/>
        </w:rPr>
        <w:annotationRef/>
      </w:r>
      <w:r>
        <w:t>Papers can’t investigate. No brains.</w:t>
      </w:r>
    </w:p>
  </w:comment>
  <w:comment w:id="76" w:author="Laura W" w:date="2021-08-25T10:35:00Z" w:initials="LEW">
    <w:p w14:paraId="2408CE00" w14:textId="0E30C669" w:rsidR="00056828" w:rsidRDefault="00056828">
      <w:pPr>
        <w:pStyle w:val="CommentText"/>
      </w:pPr>
      <w:r>
        <w:rPr>
          <w:rStyle w:val="CommentReference"/>
        </w:rPr>
        <w:annotationRef/>
      </w:r>
      <w:r>
        <w:t>What is this doing under the OM/Euxinic heading?</w:t>
      </w:r>
    </w:p>
  </w:comment>
  <w:comment w:id="77" w:author="Eva Juliet Baransky" w:date="2021-07-31T19:36:00Z" w:initials="EJB">
    <w:p w14:paraId="4F5B45A0" w14:textId="413073F9" w:rsidR="00A03023" w:rsidRDefault="00A03023">
      <w:pPr>
        <w:pStyle w:val="CommentText"/>
      </w:pPr>
      <w:r>
        <w:rPr>
          <w:rStyle w:val="CommentReference"/>
        </w:rPr>
        <w:annotationRef/>
      </w:r>
      <w:r>
        <w:t>Awkward transition</w:t>
      </w:r>
    </w:p>
  </w:comment>
  <w:comment w:id="80" w:author="Eva Juliet Baransky" w:date="2021-08-01T20:02:00Z" w:initials="EJB">
    <w:p w14:paraId="3134DBA9" w14:textId="23137242" w:rsidR="008928B0" w:rsidRDefault="008928B0">
      <w:pPr>
        <w:pStyle w:val="CommentText"/>
      </w:pPr>
      <w:r>
        <w:rPr>
          <w:rStyle w:val="CommentReference"/>
        </w:rPr>
        <w:annotationRef/>
      </w:r>
      <w:r>
        <w:t>I think I should move this to the sections above, because people have included this flux in Ni mass balance calculations before</w:t>
      </w:r>
    </w:p>
  </w:comment>
  <w:comment w:id="81" w:author="Laura W" w:date="2021-08-25T10:36:00Z" w:initials="LEW">
    <w:p w14:paraId="00384FB0" w14:textId="7D3CB309" w:rsidR="00056828" w:rsidRDefault="00056828">
      <w:pPr>
        <w:pStyle w:val="CommentText"/>
      </w:pPr>
      <w:r>
        <w:rPr>
          <w:rStyle w:val="CommentReference"/>
        </w:rPr>
        <w:annotationRef/>
      </w:r>
      <w:r>
        <w:t xml:space="preserve">Agreed. Your readers will be super confused over the last couple of pages, because they have no idea you are putting missing things in a separate category. </w:t>
      </w:r>
      <w:proofErr w:type="spellStart"/>
      <w:r>
        <w:t>Gotta</w:t>
      </w:r>
      <w:proofErr w:type="spellEnd"/>
      <w:r>
        <w:t xml:space="preserve"> find some other way to organize.</w:t>
      </w:r>
    </w:p>
  </w:comment>
  <w:comment w:id="82" w:author="Laura W" w:date="2021-08-25T10:37:00Z" w:initials="LEW">
    <w:p w14:paraId="1CAD5A1B" w14:textId="5C8DAA4E" w:rsidR="00056828" w:rsidRDefault="00056828">
      <w:pPr>
        <w:pStyle w:val="CommentText"/>
      </w:pPr>
      <w:r>
        <w:rPr>
          <w:rStyle w:val="CommentReference"/>
        </w:rPr>
        <w:annotationRef/>
      </w:r>
      <w:r>
        <w:t>This is a plural noun.</w:t>
      </w:r>
    </w:p>
  </w:comment>
  <w:comment w:id="83" w:author="Eva Juliet Baransky" w:date="2021-07-31T19:57:00Z" w:initials="EJB">
    <w:p w14:paraId="0DF6C534" w14:textId="1B787196" w:rsidR="00307069" w:rsidRDefault="00307069">
      <w:pPr>
        <w:pStyle w:val="CommentText"/>
      </w:pPr>
      <w:r>
        <w:rPr>
          <w:rStyle w:val="CommentReference"/>
        </w:rPr>
        <w:annotationRef/>
      </w:r>
      <w:proofErr w:type="spellStart"/>
      <w:r>
        <w:rPr>
          <w:highlight w:val="yellow"/>
        </w:rPr>
        <w:t>Sclater</w:t>
      </w:r>
      <w:proofErr w:type="spellEnd"/>
      <w:r>
        <w:rPr>
          <w:highlight w:val="yellow"/>
        </w:rPr>
        <w:t xml:space="preserve"> 1976 also writes </w:t>
      </w:r>
      <w:proofErr w:type="gramStart"/>
      <w:r>
        <w:rPr>
          <w:highlight w:val="yellow"/>
        </w:rPr>
        <w:t>that hydrothermal fluids</w:t>
      </w:r>
      <w:proofErr w:type="gramEnd"/>
      <w:r>
        <w:rPr>
          <w:highlight w:val="yellow"/>
        </w:rPr>
        <w:t xml:space="preserve"> aren’t likely important because sediments around ridge crests that have likely been produced by hydrothermal activity have lower Ni/Fe than open ocean Fe-Mn nodules</w:t>
      </w:r>
    </w:p>
  </w:comment>
  <w:comment w:id="84" w:author="Laura W" w:date="2021-08-25T10:38:00Z" w:initials="LEW">
    <w:p w14:paraId="5507F4E7" w14:textId="35A9E2F5" w:rsidR="004A733E" w:rsidRDefault="004A733E">
      <w:pPr>
        <w:pStyle w:val="CommentText"/>
      </w:pPr>
      <w:r>
        <w:rPr>
          <w:rStyle w:val="CommentReference"/>
        </w:rPr>
        <w:annotationRef/>
      </w:r>
      <w:r>
        <w:t xml:space="preserve">Ok, we </w:t>
      </w:r>
      <w:proofErr w:type="spellStart"/>
      <w:r>
        <w:t>gotta</w:t>
      </w:r>
      <w:proofErr w:type="spellEnd"/>
      <w:r>
        <w:t xml:space="preserve"> at least have decent grammar. </w:t>
      </w:r>
    </w:p>
  </w:comment>
  <w:comment w:id="85" w:author="Eva Juliet Baransky" w:date="2021-07-30T18:21:00Z" w:initials="EJB">
    <w:p w14:paraId="026B0A5E" w14:textId="25041A89" w:rsidR="004B6D70" w:rsidRDefault="004B6D70">
      <w:pPr>
        <w:pStyle w:val="CommentText"/>
      </w:pPr>
      <w:r>
        <w:rPr>
          <w:rStyle w:val="CommentReference"/>
        </w:rPr>
        <w:annotationRef/>
      </w:r>
      <w:r>
        <w:t xml:space="preserve">Need to verify this is an </w:t>
      </w:r>
      <w:proofErr w:type="spellStart"/>
      <w:r w:rsidR="00F3493C">
        <w:t>appropraite</w:t>
      </w:r>
      <w:proofErr w:type="spellEnd"/>
      <w:r>
        <w:t xml:space="preserve"> midpoint</w:t>
      </w:r>
    </w:p>
  </w:comment>
  <w:comment w:id="86" w:author="Laura W" w:date="2021-08-25T10:39:00Z" w:initials="LEW">
    <w:p w14:paraId="430317FD" w14:textId="086AB4F2" w:rsidR="00120B4D" w:rsidRDefault="00120B4D">
      <w:pPr>
        <w:pStyle w:val="CommentText"/>
      </w:pPr>
      <w:r>
        <w:rPr>
          <w:rStyle w:val="CommentReference"/>
        </w:rPr>
        <w:annotationRef/>
      </w:r>
      <w:r>
        <w:t xml:space="preserve">It is the ONLY sample measured, and </w:t>
      </w:r>
      <w:proofErr w:type="gramStart"/>
      <w:r>
        <w:t>it’s</w:t>
      </w:r>
      <w:proofErr w:type="gramEnd"/>
      <w:r>
        <w:t xml:space="preserve"> sulfide. Way too soon to say it’s representative of anything. </w:t>
      </w:r>
    </w:p>
  </w:comment>
  <w:comment w:id="88" w:author="Eva Juliet Baransky" w:date="2021-07-28T12:40:00Z" w:initials="EJB">
    <w:p w14:paraId="2780C203" w14:textId="73644D94" w:rsidR="00A2364D" w:rsidRDefault="00A2364D" w:rsidP="00A2364D">
      <w:pPr>
        <w:pStyle w:val="CommentText"/>
      </w:pPr>
      <w:r>
        <w:rPr>
          <w:rStyle w:val="CommentReference"/>
        </w:rPr>
        <w:annotationRef/>
      </w:r>
      <w:r>
        <w:t>Double check</w:t>
      </w:r>
      <w:r w:rsidR="00B467C6">
        <w:t xml:space="preserve">: </w:t>
      </w:r>
      <w:r>
        <w:t xml:space="preserve">Edmund 1985, Boyle et al. 1982, </w:t>
      </w:r>
    </w:p>
  </w:comment>
  <w:comment w:id="89" w:author="Laura W" w:date="2021-08-25T10:48:00Z" w:initials="LEW">
    <w:p w14:paraId="75AE8ED1" w14:textId="6D116B21" w:rsidR="003002E7" w:rsidRDefault="003002E7">
      <w:pPr>
        <w:pStyle w:val="CommentText"/>
      </w:pPr>
      <w:r>
        <w:rPr>
          <w:rStyle w:val="CommentReference"/>
        </w:rPr>
        <w:annotationRef/>
      </w:r>
      <w:r>
        <w:t>What?</w:t>
      </w:r>
      <w:r w:rsidR="00CE4E90">
        <w:t>??</w:t>
      </w:r>
      <w:r>
        <w:t xml:space="preserve"> Carbonates are </w:t>
      </w:r>
      <w:r w:rsidR="00CE4E90">
        <w:t>NOT</w:t>
      </w:r>
      <w:r>
        <w:t xml:space="preserve"> ubiquitous. </w:t>
      </w:r>
    </w:p>
  </w:comment>
  <w:comment w:id="91" w:author="Laura W" w:date="2021-08-25T10:50:00Z" w:initials="LEW">
    <w:p w14:paraId="5E336286" w14:textId="6366DE3E" w:rsidR="00CE4E90" w:rsidRDefault="00CE4E90">
      <w:pPr>
        <w:pStyle w:val="CommentText"/>
      </w:pPr>
      <w:r>
        <w:rPr>
          <w:rStyle w:val="CommentReference"/>
        </w:rPr>
        <w:annotationRef/>
      </w:r>
      <w:r>
        <w:t>Based on.</w:t>
      </w:r>
    </w:p>
  </w:comment>
  <w:comment w:id="90" w:author="Eva Juliet Baransky" w:date="2021-07-31T16:36:00Z" w:initials="EJB">
    <w:p w14:paraId="7E0AA915" w14:textId="282A85BE" w:rsidR="001F2BFE" w:rsidRDefault="001F2BFE">
      <w:pPr>
        <w:pStyle w:val="CommentText"/>
      </w:pPr>
      <w:r>
        <w:rPr>
          <w:rStyle w:val="CommentReference"/>
        </w:rPr>
        <w:annotationRef/>
      </w:r>
      <w:r>
        <w:t>I’</w:t>
      </w:r>
      <w:r w:rsidR="00A07D76">
        <w:t>m</w:t>
      </w:r>
      <w:r>
        <w:t xml:space="preserve"> having a hard time talking about this and don’t even mention the Ni adsorption experiments they did</w:t>
      </w:r>
    </w:p>
  </w:comment>
  <w:comment w:id="93" w:author="Eva Juliet Baransky" w:date="2021-07-31T16:51:00Z" w:initials="EJB">
    <w:p w14:paraId="1EC7C984" w14:textId="3F86FE13" w:rsidR="00D534D9" w:rsidRDefault="00D534D9">
      <w:pPr>
        <w:pStyle w:val="CommentText"/>
      </w:pPr>
      <w:r>
        <w:rPr>
          <w:rStyle w:val="CommentReference"/>
        </w:rPr>
        <w:annotationRef/>
      </w:r>
      <w:r>
        <w:t>Maybe add a sentence about the bond length differences between Ni-</w:t>
      </w:r>
      <w:r w:rsidR="003F0F2D">
        <w:t xml:space="preserve">O in </w:t>
      </w:r>
      <w:r>
        <w:t>aquo complex and</w:t>
      </w:r>
      <w:r w:rsidR="003F0F2D">
        <w:t xml:space="preserve"> the estimated Ni-O in carbonate </w:t>
      </w:r>
      <w:r>
        <w:t xml:space="preserve"> </w:t>
      </w:r>
    </w:p>
  </w:comment>
  <w:comment w:id="92" w:author="Eva Juliet Baransky" w:date="2021-07-31T17:20:00Z" w:initials="EJB">
    <w:p w14:paraId="6B05719A" w14:textId="0F70958E" w:rsidR="002E7B53" w:rsidRDefault="002E7B53">
      <w:pPr>
        <w:pStyle w:val="CommentText"/>
      </w:pPr>
      <w:r>
        <w:rPr>
          <w:rStyle w:val="CommentReference"/>
        </w:rPr>
        <w:annotationRef/>
      </w:r>
      <w:r>
        <w:t>Can I find an example of this as being important for another system?</w:t>
      </w:r>
    </w:p>
  </w:comment>
  <w:comment w:id="100" w:author="Eva Juliet Baransky" w:date="2021-08-01T20:24:00Z" w:initials="EJB">
    <w:p w14:paraId="66547169" w14:textId="18732C91" w:rsidR="004256F3" w:rsidRDefault="004256F3">
      <w:pPr>
        <w:pStyle w:val="CommentText"/>
      </w:pPr>
      <w:r>
        <w:rPr>
          <w:rStyle w:val="CommentReference"/>
        </w:rPr>
        <w:annotationRef/>
      </w:r>
      <w:r>
        <w:t>Copied from previous proposals and papers I’ve written</w:t>
      </w:r>
    </w:p>
  </w:comment>
  <w:comment w:id="101" w:author="Eva Juliet Baransky" w:date="2021-03-06T10:57:00Z" w:initials="EJB">
    <w:p w14:paraId="2D9AAB0C" w14:textId="77777777" w:rsidR="003B23B2" w:rsidRDefault="003B23B2" w:rsidP="00F801C6">
      <w:pPr>
        <w:pStyle w:val="CommentText"/>
      </w:pPr>
      <w:r>
        <w:rPr>
          <w:rStyle w:val="CommentReference"/>
        </w:rPr>
        <w:annotationRef/>
      </w:r>
      <w:r>
        <w:t xml:space="preserve">I think I want to make a histogram of the hydrogenetic vs hydrothermal vs pelagic clay </w:t>
      </w:r>
      <w:proofErr w:type="spellStart"/>
      <w:r>
        <w:t>dNi</w:t>
      </w:r>
      <w:proofErr w:type="spellEnd"/>
      <w:r>
        <w:t xml:space="preserve"> value</w:t>
      </w:r>
    </w:p>
  </w:comment>
  <w:comment w:id="102" w:author="Eva Juliet Baransky" w:date="2021-03-08T14:09:00Z" w:initials="EJB">
    <w:p w14:paraId="2F9788C1" w14:textId="77777777" w:rsidR="003B23B2" w:rsidRDefault="003B23B2" w:rsidP="00F801C6">
      <w:pPr>
        <w:pStyle w:val="CommentText"/>
      </w:pPr>
      <w:r>
        <w:rPr>
          <w:rStyle w:val="CommentReference"/>
        </w:rPr>
        <w:annotationRef/>
      </w:r>
      <w:r>
        <w:t xml:space="preserve">I included the </w:t>
      </w:r>
      <w:proofErr w:type="gramStart"/>
      <w:r>
        <w:t>Little</w:t>
      </w:r>
      <w:proofErr w:type="gramEnd"/>
      <w:r>
        <w:t xml:space="preserve"> values and the Gueguen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F07605" w15:done="0"/>
  <w15:commentEx w15:paraId="2A9C6684" w15:done="0"/>
  <w15:commentEx w15:paraId="25CB7CE1" w15:done="0"/>
  <w15:commentEx w15:paraId="638C937B" w15:done="0"/>
  <w15:commentEx w15:paraId="73050CCA" w15:done="0"/>
  <w15:commentEx w15:paraId="11EF42F1" w15:done="0"/>
  <w15:commentEx w15:paraId="6D709FDC" w15:done="0"/>
  <w15:commentEx w15:paraId="0267CA10" w15:done="0"/>
  <w15:commentEx w15:paraId="2015DB04" w15:paraIdParent="0267CA10" w15:done="0"/>
  <w15:commentEx w15:paraId="34F17016" w15:done="0"/>
  <w15:commentEx w15:paraId="1A3EAAC0" w15:done="0"/>
  <w15:commentEx w15:paraId="5E3F7BCC" w15:done="0"/>
  <w15:commentEx w15:paraId="77170507" w15:done="0"/>
  <w15:commentEx w15:paraId="200E9E2A" w15:done="0"/>
  <w15:commentEx w15:paraId="7BB749E7" w15:done="0"/>
  <w15:commentEx w15:paraId="360606D7" w15:done="0"/>
  <w15:commentEx w15:paraId="2FC9D8F6" w15:done="0"/>
  <w15:commentEx w15:paraId="29296C91" w15:done="0"/>
  <w15:commentEx w15:paraId="184AD86B" w15:paraIdParent="29296C91" w15:done="0"/>
  <w15:commentEx w15:paraId="188547E5" w15:done="0"/>
  <w15:commentEx w15:paraId="78BD815D" w15:done="0"/>
  <w15:commentEx w15:paraId="0EE40969" w15:done="0"/>
  <w15:commentEx w15:paraId="2E49BCDA" w15:done="0"/>
  <w15:commentEx w15:paraId="627F988F" w15:done="0"/>
  <w15:commentEx w15:paraId="314FF44D" w15:done="0"/>
  <w15:commentEx w15:paraId="317F4F80" w15:done="0"/>
  <w15:commentEx w15:paraId="2775983B" w15:done="0"/>
  <w15:commentEx w15:paraId="2EFC345B" w15:done="0"/>
  <w15:commentEx w15:paraId="7E31F88F" w15:done="0"/>
  <w15:commentEx w15:paraId="60F33A7C" w15:done="0"/>
  <w15:commentEx w15:paraId="27B173F8" w15:done="0"/>
  <w15:commentEx w15:paraId="12AAB0DA" w15:done="0"/>
  <w15:commentEx w15:paraId="3476A12B" w15:done="0"/>
  <w15:commentEx w15:paraId="57126AD0" w15:done="0"/>
  <w15:commentEx w15:paraId="36D66C19" w15:done="0"/>
  <w15:commentEx w15:paraId="1DBBB4BD" w15:done="0"/>
  <w15:commentEx w15:paraId="6DACA1C3" w15:paraIdParent="1DBBB4BD" w15:done="0"/>
  <w15:commentEx w15:paraId="7D786FCC" w15:done="0"/>
  <w15:commentEx w15:paraId="4CEEE337" w15:done="0"/>
  <w15:commentEx w15:paraId="5601B03F" w15:done="0"/>
  <w15:commentEx w15:paraId="485F8867" w15:done="0"/>
  <w15:commentEx w15:paraId="3E526025" w15:done="0"/>
  <w15:commentEx w15:paraId="0E25219D" w15:done="0"/>
  <w15:commentEx w15:paraId="32897C4D" w15:done="0"/>
  <w15:commentEx w15:paraId="5CD4D9CF" w15:done="0"/>
  <w15:commentEx w15:paraId="2408CE00" w15:done="0"/>
  <w15:commentEx w15:paraId="4F5B45A0" w15:done="0"/>
  <w15:commentEx w15:paraId="3134DBA9" w15:done="0"/>
  <w15:commentEx w15:paraId="00384FB0" w15:paraIdParent="3134DBA9" w15:done="0"/>
  <w15:commentEx w15:paraId="1CAD5A1B" w15:done="0"/>
  <w15:commentEx w15:paraId="0DF6C534" w15:done="0"/>
  <w15:commentEx w15:paraId="5507F4E7" w15:done="0"/>
  <w15:commentEx w15:paraId="026B0A5E" w15:done="0"/>
  <w15:commentEx w15:paraId="430317FD" w15:done="0"/>
  <w15:commentEx w15:paraId="2780C203" w15:done="0"/>
  <w15:commentEx w15:paraId="75AE8ED1" w15:done="0"/>
  <w15:commentEx w15:paraId="5E336286" w15:done="0"/>
  <w15:commentEx w15:paraId="7E0AA915" w15:done="0"/>
  <w15:commentEx w15:paraId="1EC7C984" w15:done="0"/>
  <w15:commentEx w15:paraId="6B05719A" w15:done="0"/>
  <w15:commentEx w15:paraId="66547169" w15:done="0"/>
  <w15:commentEx w15:paraId="2D9AAB0C" w15:done="0"/>
  <w15:commentEx w15:paraId="2F9788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DCA" w16cex:dateUtc="2021-08-25T17:45:00Z"/>
  <w16cex:commentExtensible w16cex:durableId="24D092EC" w16cex:dateUtc="2021-08-25T16:59:00Z"/>
  <w16cex:commentExtensible w16cex:durableId="24B12FB9" w16cex:dateUtc="2021-08-01T21:35:00Z"/>
  <w16cex:commentExtensible w16cex:durableId="24B133AC" w16cex:dateUtc="2021-08-01T21:52:00Z"/>
  <w16cex:commentExtensible w16cex:durableId="24D0947A" w16cex:dateUtc="2021-08-25T17:05:00Z"/>
  <w16cex:commentExtensible w16cex:durableId="24D094D8" w16cex:dateUtc="2021-08-25T17:07:00Z"/>
  <w16cex:commentExtensible w16cex:durableId="24D09523" w16cex:dateUtc="2021-08-25T17:08:00Z"/>
  <w16cex:commentExtensible w16cex:durableId="24B182BC" w16cex:dateUtc="2021-08-02T03:29:00Z"/>
  <w16cex:commentExtensible w16cex:durableId="24D09553" w16cex:dateUtc="2021-08-25T17:09:00Z"/>
  <w16cex:commentExtensible w16cex:durableId="24D095B3" w16cex:dateUtc="2021-08-25T17:10:00Z"/>
  <w16cex:commentExtensible w16cex:durableId="24D095D9" w16cex:dateUtc="2021-08-25T17:11:00Z"/>
  <w16cex:commentExtensible w16cex:durableId="24B14BBC" w16cex:dateUtc="2021-08-01T23:35:00Z"/>
  <w16cex:commentExtensible w16cex:durableId="24D09874" w16cex:dateUtc="2021-08-25T17:22:00Z"/>
  <w16cex:commentExtensible w16cex:durableId="24880AA4" w16cex:dateUtc="2021-07-01T16:34:00Z"/>
  <w16cex:commentExtensible w16cex:durableId="24D0960F" w16cex:dateUtc="2021-08-25T17:12:00Z"/>
  <w16cex:commentExtensible w16cex:durableId="24889E0E" w16cex:dateUtc="2021-07-02T03:03:00Z"/>
  <w16cex:commentExtensible w16cex:durableId="24B15B87" w16cex:dateUtc="2021-08-02T00:42:00Z"/>
  <w16cex:commentExtensible w16cex:durableId="24B15C4F" w16cex:dateUtc="2021-08-02T00:45:00Z"/>
  <w16cex:commentExtensible w16cex:durableId="24D09D58" w16cex:dateUtc="2021-08-25T17:43:00Z"/>
  <w16cex:commentExtensible w16cex:durableId="24D0967E" w16cex:dateUtc="2021-08-25T17:14:00Z"/>
  <w16cex:commentExtensible w16cex:durableId="24B163CD" w16cex:dateUtc="2021-08-02T01:17:00Z"/>
  <w16cex:commentExtensible w16cex:durableId="24D096CB" w16cex:dateUtc="2021-08-25T17:15:00Z"/>
  <w16cex:commentExtensible w16cex:durableId="24A3D51B" w16cex:dateUtc="2021-07-22T18:29:00Z"/>
  <w16cex:commentExtensible w16cex:durableId="24D0970F" w16cex:dateUtc="2021-08-25T17:16:00Z"/>
  <w16cex:commentExtensible w16cex:durableId="24D097F2" w16cex:dateUtc="2021-08-25T17:20:00Z"/>
  <w16cex:commentExtensible w16cex:durableId="24D0976F" w16cex:dateUtc="2021-08-25T17:18:00Z"/>
  <w16cex:commentExtensible w16cex:durableId="24D097AA" w16cex:dateUtc="2021-08-25T17:19:00Z"/>
  <w16cex:commentExtensible w16cex:durableId="24D09904" w16cex:dateUtc="2021-08-25T17:25:00Z"/>
  <w16cex:commentExtensible w16cex:durableId="24D09836" w16cex:dateUtc="2021-08-25T17:21:00Z"/>
  <w16cex:commentExtensible w16cex:durableId="24D098AB" w16cex:dateUtc="2021-08-25T17:23:00Z"/>
  <w16cex:commentExtensible w16cex:durableId="24B1753A" w16cex:dateUtc="2021-08-02T02:32:00Z"/>
  <w16cex:commentExtensible w16cex:durableId="24D098CF" w16cex:dateUtc="2021-08-25T17:24:00Z"/>
  <w16cex:commentExtensible w16cex:durableId="24D09E3C" w16cex:dateUtc="2021-08-25T17:47:00Z"/>
  <w16cex:commentExtensible w16cex:durableId="24A672B1" w16cex:dateUtc="2021-07-24T18:06:00Z"/>
  <w16cex:commentExtensible w16cex:durableId="24B177CA" w16cex:dateUtc="2021-08-02T02:43:00Z"/>
  <w16cex:commentExtensible w16cex:durableId="24A6B2EB" w16cex:dateUtc="2021-07-24T22:40:00Z"/>
  <w16cex:commentExtensible w16cex:durableId="24D09943" w16cex:dateUtc="2021-08-25T17:26:00Z"/>
  <w16cex:commentExtensible w16cex:durableId="24D09B26" w16cex:dateUtc="2021-08-25T17:34:00Z"/>
  <w16cex:commentExtensible w16cex:durableId="24D09AE2" w16cex:dateUtc="2021-08-25T17:33:00Z"/>
  <w16cex:commentExtensible w16cex:durableId="24D099DA" w16cex:dateUtc="2021-08-25T17:28:00Z"/>
  <w16cex:commentExtensible w16cex:durableId="24D09A04" w16cex:dateUtc="2021-08-25T17:29:00Z"/>
  <w16cex:commentExtensible w16cex:durableId="24D09A47" w16cex:dateUtc="2021-08-25T17:30:00Z"/>
  <w16cex:commentExtensible w16cex:durableId="24D09A74" w16cex:dateUtc="2021-08-25T17:31:00Z"/>
  <w16cex:commentExtensible w16cex:durableId="24B0011D" w16cex:dateUtc="2021-08-01T00:04:00Z"/>
  <w16cex:commentExtensible w16cex:durableId="24D09B03" w16cex:dateUtc="2021-08-25T17:33:00Z"/>
  <w16cex:commentExtensible w16cex:durableId="24D09B8B" w16cex:dateUtc="2021-08-25T17:35:00Z"/>
  <w16cex:commentExtensible w16cex:durableId="24B024A6" w16cex:dateUtc="2021-08-01T02:36:00Z"/>
  <w16cex:commentExtensible w16cex:durableId="24B17C3F" w16cex:dateUtc="2021-08-02T03:02:00Z"/>
  <w16cex:commentExtensible w16cex:durableId="24D09BBE" w16cex:dateUtc="2021-08-25T17:36:00Z"/>
  <w16cex:commentExtensible w16cex:durableId="24D09C01" w16cex:dateUtc="2021-08-25T17:37:00Z"/>
  <w16cex:commentExtensible w16cex:durableId="24B029AA" w16cex:dateUtc="2021-08-01T02:57:00Z"/>
  <w16cex:commentExtensible w16cex:durableId="24D09C20" w16cex:dateUtc="2021-08-25T17:38:00Z"/>
  <w16cex:commentExtensible w16cex:durableId="24AEC1BD" w16cex:dateUtc="2021-07-31T01:21:00Z"/>
  <w16cex:commentExtensible w16cex:durableId="24D09C53" w16cex:dateUtc="2021-08-25T17:39:00Z"/>
  <w16cex:commentExtensible w16cex:durableId="24ABCED2" w16cex:dateUtc="2021-07-28T19:40:00Z"/>
  <w16cex:commentExtensible w16cex:durableId="24D09E8F" w16cex:dateUtc="2021-08-25T17:48:00Z"/>
  <w16cex:commentExtensible w16cex:durableId="24D09EEF" w16cex:dateUtc="2021-08-25T17:50:00Z"/>
  <w16cex:commentExtensible w16cex:durableId="24AFFA79" w16cex:dateUtc="2021-07-31T23:36:00Z"/>
  <w16cex:commentExtensible w16cex:durableId="24AFFDFF" w16cex:dateUtc="2021-07-31T23:51:00Z"/>
  <w16cex:commentExtensible w16cex:durableId="24B004EB" w16cex:dateUtc="2021-08-01T00:20:00Z"/>
  <w16cex:commentExtensible w16cex:durableId="24B18174" w16cex:dateUtc="2021-08-02T03:24:00Z"/>
  <w16cex:commentExtensible w16cex:durableId="23EDDEA3" w16cex:dateUtc="2021-03-06T17:57:00Z"/>
  <w16cex:commentExtensible w16cex:durableId="23F0AE89" w16cex:dateUtc="2021-03-08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F07605" w16cid:durableId="24D09DCA"/>
  <w16cid:commentId w16cid:paraId="2A9C6684" w16cid:durableId="24D092EC"/>
  <w16cid:commentId w16cid:paraId="25CB7CE1" w16cid:durableId="24B12FB9"/>
  <w16cid:commentId w16cid:paraId="638C937B" w16cid:durableId="24B133AC"/>
  <w16cid:commentId w16cid:paraId="73050CCA" w16cid:durableId="24D0947A"/>
  <w16cid:commentId w16cid:paraId="11EF42F1" w16cid:durableId="24D094D8"/>
  <w16cid:commentId w16cid:paraId="6D709FDC" w16cid:durableId="24D09523"/>
  <w16cid:commentId w16cid:paraId="0267CA10" w16cid:durableId="24B182BC"/>
  <w16cid:commentId w16cid:paraId="2015DB04" w16cid:durableId="24D09553"/>
  <w16cid:commentId w16cid:paraId="34F17016" w16cid:durableId="24D095B3"/>
  <w16cid:commentId w16cid:paraId="1A3EAAC0" w16cid:durableId="24D095D9"/>
  <w16cid:commentId w16cid:paraId="5E3F7BCC" w16cid:durableId="24B14BBC"/>
  <w16cid:commentId w16cid:paraId="77170507" w16cid:durableId="24D09874"/>
  <w16cid:commentId w16cid:paraId="200E9E2A" w16cid:durableId="24880AA4"/>
  <w16cid:commentId w16cid:paraId="7BB749E7" w16cid:durableId="24D0960F"/>
  <w16cid:commentId w16cid:paraId="360606D7" w16cid:durableId="24889E0E"/>
  <w16cid:commentId w16cid:paraId="2FC9D8F6" w16cid:durableId="24B15B87"/>
  <w16cid:commentId w16cid:paraId="29296C91" w16cid:durableId="24B15C4F"/>
  <w16cid:commentId w16cid:paraId="184AD86B" w16cid:durableId="24D09D58"/>
  <w16cid:commentId w16cid:paraId="188547E5" w16cid:durableId="24D0967E"/>
  <w16cid:commentId w16cid:paraId="78BD815D" w16cid:durableId="24B163CD"/>
  <w16cid:commentId w16cid:paraId="0EE40969" w16cid:durableId="24D096CB"/>
  <w16cid:commentId w16cid:paraId="2E49BCDA" w16cid:durableId="24A3D51B"/>
  <w16cid:commentId w16cid:paraId="627F988F" w16cid:durableId="24D0970F"/>
  <w16cid:commentId w16cid:paraId="314FF44D" w16cid:durableId="24D097F2"/>
  <w16cid:commentId w16cid:paraId="317F4F80" w16cid:durableId="24D0976F"/>
  <w16cid:commentId w16cid:paraId="2775983B" w16cid:durableId="24D097AA"/>
  <w16cid:commentId w16cid:paraId="2EFC345B" w16cid:durableId="24D09904"/>
  <w16cid:commentId w16cid:paraId="7E31F88F" w16cid:durableId="24D09836"/>
  <w16cid:commentId w16cid:paraId="60F33A7C" w16cid:durableId="24D098AB"/>
  <w16cid:commentId w16cid:paraId="27B173F8" w16cid:durableId="24B1753A"/>
  <w16cid:commentId w16cid:paraId="12AAB0DA" w16cid:durableId="24D098CF"/>
  <w16cid:commentId w16cid:paraId="3476A12B" w16cid:durableId="24D09E3C"/>
  <w16cid:commentId w16cid:paraId="57126AD0" w16cid:durableId="24A672B1"/>
  <w16cid:commentId w16cid:paraId="36D66C19" w16cid:durableId="24B177CA"/>
  <w16cid:commentId w16cid:paraId="1DBBB4BD" w16cid:durableId="24A6B2EB"/>
  <w16cid:commentId w16cid:paraId="6DACA1C3" w16cid:durableId="24D09943"/>
  <w16cid:commentId w16cid:paraId="7D786FCC" w16cid:durableId="24D09B26"/>
  <w16cid:commentId w16cid:paraId="4CEEE337" w16cid:durableId="24D09AE2"/>
  <w16cid:commentId w16cid:paraId="5601B03F" w16cid:durableId="24D099DA"/>
  <w16cid:commentId w16cid:paraId="485F8867" w16cid:durableId="24D09A04"/>
  <w16cid:commentId w16cid:paraId="3E526025" w16cid:durableId="24D09A47"/>
  <w16cid:commentId w16cid:paraId="0E25219D" w16cid:durableId="24D09A74"/>
  <w16cid:commentId w16cid:paraId="32897C4D" w16cid:durableId="24B0011D"/>
  <w16cid:commentId w16cid:paraId="5CD4D9CF" w16cid:durableId="24D09B03"/>
  <w16cid:commentId w16cid:paraId="2408CE00" w16cid:durableId="24D09B8B"/>
  <w16cid:commentId w16cid:paraId="4F5B45A0" w16cid:durableId="24B024A6"/>
  <w16cid:commentId w16cid:paraId="3134DBA9" w16cid:durableId="24B17C3F"/>
  <w16cid:commentId w16cid:paraId="00384FB0" w16cid:durableId="24D09BBE"/>
  <w16cid:commentId w16cid:paraId="1CAD5A1B" w16cid:durableId="24D09C01"/>
  <w16cid:commentId w16cid:paraId="0DF6C534" w16cid:durableId="24B029AA"/>
  <w16cid:commentId w16cid:paraId="5507F4E7" w16cid:durableId="24D09C20"/>
  <w16cid:commentId w16cid:paraId="026B0A5E" w16cid:durableId="24AEC1BD"/>
  <w16cid:commentId w16cid:paraId="430317FD" w16cid:durableId="24D09C53"/>
  <w16cid:commentId w16cid:paraId="2780C203" w16cid:durableId="24ABCED2"/>
  <w16cid:commentId w16cid:paraId="75AE8ED1" w16cid:durableId="24D09E8F"/>
  <w16cid:commentId w16cid:paraId="5E336286" w16cid:durableId="24D09EEF"/>
  <w16cid:commentId w16cid:paraId="7E0AA915" w16cid:durableId="24AFFA79"/>
  <w16cid:commentId w16cid:paraId="1EC7C984" w16cid:durableId="24AFFDFF"/>
  <w16cid:commentId w16cid:paraId="6B05719A" w16cid:durableId="24B004EB"/>
  <w16cid:commentId w16cid:paraId="66547169" w16cid:durableId="24B18174"/>
  <w16cid:commentId w16cid:paraId="2D9AAB0C" w16cid:durableId="23EDDEA3"/>
  <w16cid:commentId w16cid:paraId="2F9788C1" w16cid:durableId="23F0AE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B4DC9" w14:textId="77777777" w:rsidR="00B95333" w:rsidRDefault="00B95333" w:rsidP="00876B06">
      <w:pPr>
        <w:spacing w:after="0" w:line="240" w:lineRule="auto"/>
      </w:pPr>
      <w:r>
        <w:separator/>
      </w:r>
    </w:p>
  </w:endnote>
  <w:endnote w:type="continuationSeparator" w:id="0">
    <w:p w14:paraId="72F25257" w14:textId="77777777" w:rsidR="00B95333" w:rsidRDefault="00B95333" w:rsidP="0087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1FC21" w14:textId="77777777" w:rsidR="00B95333" w:rsidRDefault="00B95333" w:rsidP="00876B06">
      <w:pPr>
        <w:spacing w:after="0" w:line="240" w:lineRule="auto"/>
      </w:pPr>
      <w:r>
        <w:separator/>
      </w:r>
    </w:p>
  </w:footnote>
  <w:footnote w:type="continuationSeparator" w:id="0">
    <w:p w14:paraId="3D6BC7E0" w14:textId="77777777" w:rsidR="00B95333" w:rsidRDefault="00B95333" w:rsidP="00876B06">
      <w:pPr>
        <w:spacing w:after="0" w:line="240" w:lineRule="auto"/>
      </w:pPr>
      <w:r>
        <w:continuationSeparator/>
      </w:r>
    </w:p>
  </w:footnote>
  <w:footnote w:id="1">
    <w:p w14:paraId="529644BF" w14:textId="77AAEAE4" w:rsidR="00CD2640" w:rsidRDefault="00CD2640" w:rsidP="00CD2640">
      <w:pPr>
        <w:pStyle w:val="FootnoteText"/>
      </w:pPr>
      <w:r>
        <w:rPr>
          <w:rStyle w:val="FootnoteReference"/>
        </w:rPr>
        <w:footnoteRef/>
      </w:r>
      <w:r>
        <w:t xml:space="preserve"> The fraction of soluble Ni is </w:t>
      </w:r>
      <w:r w:rsidR="00BE643E">
        <w:t xml:space="preserve">typically </w:t>
      </w:r>
      <w:r>
        <w:t xml:space="preserve">represented </w:t>
      </w:r>
      <w:r w:rsidR="00BE643E">
        <w:t>a</w:t>
      </w:r>
      <w:r>
        <w:t>s the amount of Ni dissolved divided by the total Ni in bulk aerosol</w:t>
      </w:r>
      <w:r w:rsidR="006960F2">
        <w:t>.</w:t>
      </w:r>
    </w:p>
  </w:footnote>
  <w:footnote w:id="2">
    <w:p w14:paraId="08BE345A" w14:textId="46C7CF7A" w:rsidR="00876B06" w:rsidRDefault="00876B06">
      <w:pPr>
        <w:pStyle w:val="FootnoteText"/>
      </w:pPr>
      <w:r>
        <w:rPr>
          <w:rStyle w:val="FootnoteReference"/>
        </w:rPr>
        <w:footnoteRef/>
      </w:r>
      <w:r>
        <w:t xml:space="preserve"> In Fe-Mn deposits, Ni is primarily associated with Mn oxides rather than Fe oxides </w:t>
      </w:r>
      <w:r>
        <w:fldChar w:fldCharType="begin" w:fldLock="1"/>
      </w:r>
      <w:r w:rsidR="00B24766">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876B06">
        <w:rPr>
          <w:noProof/>
        </w:rPr>
        <w:t>(Peacock and Sherman, 2007)</w:t>
      </w:r>
      <w:r>
        <w:fldChar w:fldCharType="end"/>
      </w:r>
      <w:r w:rsidR="00C26A7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22A391E"/>
    <w:multiLevelType w:val="hybridMultilevel"/>
    <w:tmpl w:val="09A411F6"/>
    <w:lvl w:ilvl="0" w:tplc="C7582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W">
    <w15:presenceInfo w15:providerId="None" w15:userId="Laura W"/>
  </w15:person>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6A"/>
    <w:rsid w:val="000041A6"/>
    <w:rsid w:val="000116F3"/>
    <w:rsid w:val="00012697"/>
    <w:rsid w:val="00013045"/>
    <w:rsid w:val="00013466"/>
    <w:rsid w:val="00013E20"/>
    <w:rsid w:val="00013FFA"/>
    <w:rsid w:val="00014400"/>
    <w:rsid w:val="00016473"/>
    <w:rsid w:val="000170A2"/>
    <w:rsid w:val="00022324"/>
    <w:rsid w:val="00025F88"/>
    <w:rsid w:val="00030E00"/>
    <w:rsid w:val="000329B4"/>
    <w:rsid w:val="00033458"/>
    <w:rsid w:val="00033D7D"/>
    <w:rsid w:val="000357A5"/>
    <w:rsid w:val="0003616E"/>
    <w:rsid w:val="00036D67"/>
    <w:rsid w:val="0003740B"/>
    <w:rsid w:val="000404A6"/>
    <w:rsid w:val="000413CC"/>
    <w:rsid w:val="000416D6"/>
    <w:rsid w:val="00041B4A"/>
    <w:rsid w:val="0004222E"/>
    <w:rsid w:val="000477F6"/>
    <w:rsid w:val="00051050"/>
    <w:rsid w:val="0005166F"/>
    <w:rsid w:val="000547C8"/>
    <w:rsid w:val="00055CB8"/>
    <w:rsid w:val="00056074"/>
    <w:rsid w:val="00056828"/>
    <w:rsid w:val="000572DF"/>
    <w:rsid w:val="000608EF"/>
    <w:rsid w:val="00060CFF"/>
    <w:rsid w:val="00061666"/>
    <w:rsid w:val="00063C13"/>
    <w:rsid w:val="0006453D"/>
    <w:rsid w:val="00071399"/>
    <w:rsid w:val="00071C5F"/>
    <w:rsid w:val="00075080"/>
    <w:rsid w:val="00086EE1"/>
    <w:rsid w:val="000879B8"/>
    <w:rsid w:val="00090286"/>
    <w:rsid w:val="0009176C"/>
    <w:rsid w:val="00091AED"/>
    <w:rsid w:val="00092E08"/>
    <w:rsid w:val="00095794"/>
    <w:rsid w:val="000967EC"/>
    <w:rsid w:val="00096DBE"/>
    <w:rsid w:val="000A2522"/>
    <w:rsid w:val="000A393C"/>
    <w:rsid w:val="000A48BB"/>
    <w:rsid w:val="000A4E3D"/>
    <w:rsid w:val="000B1FA1"/>
    <w:rsid w:val="000B31D1"/>
    <w:rsid w:val="000B5459"/>
    <w:rsid w:val="000B7A27"/>
    <w:rsid w:val="000B7E93"/>
    <w:rsid w:val="000C0B9F"/>
    <w:rsid w:val="000C2627"/>
    <w:rsid w:val="000C3B62"/>
    <w:rsid w:val="000C4003"/>
    <w:rsid w:val="000C4455"/>
    <w:rsid w:val="000C49A2"/>
    <w:rsid w:val="000C5B87"/>
    <w:rsid w:val="000C7A31"/>
    <w:rsid w:val="000D0995"/>
    <w:rsid w:val="000D20BB"/>
    <w:rsid w:val="000D440C"/>
    <w:rsid w:val="000E03B2"/>
    <w:rsid w:val="000E558D"/>
    <w:rsid w:val="000E58D5"/>
    <w:rsid w:val="000E7512"/>
    <w:rsid w:val="000F1DBC"/>
    <w:rsid w:val="000F1F4B"/>
    <w:rsid w:val="000F320D"/>
    <w:rsid w:val="000F4E5D"/>
    <w:rsid w:val="000F79CF"/>
    <w:rsid w:val="000F7F24"/>
    <w:rsid w:val="00103A1D"/>
    <w:rsid w:val="00104EE8"/>
    <w:rsid w:val="00105E08"/>
    <w:rsid w:val="00107C81"/>
    <w:rsid w:val="00110CF4"/>
    <w:rsid w:val="00112EDF"/>
    <w:rsid w:val="00114464"/>
    <w:rsid w:val="00116E31"/>
    <w:rsid w:val="00120B4D"/>
    <w:rsid w:val="00121DEE"/>
    <w:rsid w:val="00124748"/>
    <w:rsid w:val="001339A7"/>
    <w:rsid w:val="001344F7"/>
    <w:rsid w:val="00134C62"/>
    <w:rsid w:val="00134F2A"/>
    <w:rsid w:val="00135D58"/>
    <w:rsid w:val="001366FF"/>
    <w:rsid w:val="00137419"/>
    <w:rsid w:val="0013742A"/>
    <w:rsid w:val="00137BC1"/>
    <w:rsid w:val="00141CF1"/>
    <w:rsid w:val="00141FD3"/>
    <w:rsid w:val="00142614"/>
    <w:rsid w:val="001435B8"/>
    <w:rsid w:val="00144189"/>
    <w:rsid w:val="00144286"/>
    <w:rsid w:val="0014494F"/>
    <w:rsid w:val="00146805"/>
    <w:rsid w:val="00151E80"/>
    <w:rsid w:val="0015304A"/>
    <w:rsid w:val="001534E7"/>
    <w:rsid w:val="0015392C"/>
    <w:rsid w:val="00157528"/>
    <w:rsid w:val="00161FD4"/>
    <w:rsid w:val="0016202C"/>
    <w:rsid w:val="00165487"/>
    <w:rsid w:val="001669D8"/>
    <w:rsid w:val="001716B6"/>
    <w:rsid w:val="0017420D"/>
    <w:rsid w:val="001749B7"/>
    <w:rsid w:val="00177156"/>
    <w:rsid w:val="00180F02"/>
    <w:rsid w:val="00182B47"/>
    <w:rsid w:val="0019025A"/>
    <w:rsid w:val="00190446"/>
    <w:rsid w:val="0019421B"/>
    <w:rsid w:val="0019673B"/>
    <w:rsid w:val="001A1B51"/>
    <w:rsid w:val="001A26C1"/>
    <w:rsid w:val="001A3A85"/>
    <w:rsid w:val="001A71C3"/>
    <w:rsid w:val="001A7CCB"/>
    <w:rsid w:val="001A7E77"/>
    <w:rsid w:val="001B042D"/>
    <w:rsid w:val="001B045E"/>
    <w:rsid w:val="001B228C"/>
    <w:rsid w:val="001B2E30"/>
    <w:rsid w:val="001B2F3D"/>
    <w:rsid w:val="001B31B8"/>
    <w:rsid w:val="001B70F0"/>
    <w:rsid w:val="001B7551"/>
    <w:rsid w:val="001C5AE0"/>
    <w:rsid w:val="001C6516"/>
    <w:rsid w:val="001C6F65"/>
    <w:rsid w:val="001C7341"/>
    <w:rsid w:val="001D0E59"/>
    <w:rsid w:val="001D110F"/>
    <w:rsid w:val="001D1855"/>
    <w:rsid w:val="001D23C8"/>
    <w:rsid w:val="001D4B50"/>
    <w:rsid w:val="001E0120"/>
    <w:rsid w:val="001E14AF"/>
    <w:rsid w:val="001E347A"/>
    <w:rsid w:val="001E42BA"/>
    <w:rsid w:val="001E5680"/>
    <w:rsid w:val="001E7084"/>
    <w:rsid w:val="001F01A6"/>
    <w:rsid w:val="001F025F"/>
    <w:rsid w:val="001F2BFE"/>
    <w:rsid w:val="001F3414"/>
    <w:rsid w:val="001F4E1A"/>
    <w:rsid w:val="001F569E"/>
    <w:rsid w:val="0020016B"/>
    <w:rsid w:val="00201FBA"/>
    <w:rsid w:val="002039F4"/>
    <w:rsid w:val="00203C60"/>
    <w:rsid w:val="00205049"/>
    <w:rsid w:val="0020553B"/>
    <w:rsid w:val="00210045"/>
    <w:rsid w:val="00215D9E"/>
    <w:rsid w:val="002162BC"/>
    <w:rsid w:val="002221D0"/>
    <w:rsid w:val="0022345D"/>
    <w:rsid w:val="002235E4"/>
    <w:rsid w:val="002236C1"/>
    <w:rsid w:val="0022461E"/>
    <w:rsid w:val="00236450"/>
    <w:rsid w:val="002419D8"/>
    <w:rsid w:val="00244CB5"/>
    <w:rsid w:val="00244EBC"/>
    <w:rsid w:val="0025115C"/>
    <w:rsid w:val="002564FE"/>
    <w:rsid w:val="00256A19"/>
    <w:rsid w:val="00260512"/>
    <w:rsid w:val="0026055D"/>
    <w:rsid w:val="002634E0"/>
    <w:rsid w:val="002646D7"/>
    <w:rsid w:val="00266B72"/>
    <w:rsid w:val="00270FA6"/>
    <w:rsid w:val="00273B20"/>
    <w:rsid w:val="002745CC"/>
    <w:rsid w:val="00274A29"/>
    <w:rsid w:val="0027616C"/>
    <w:rsid w:val="00277B76"/>
    <w:rsid w:val="002805CF"/>
    <w:rsid w:val="002811A2"/>
    <w:rsid w:val="0028190F"/>
    <w:rsid w:val="00281974"/>
    <w:rsid w:val="00285B98"/>
    <w:rsid w:val="00285D8B"/>
    <w:rsid w:val="00285E2F"/>
    <w:rsid w:val="002915CC"/>
    <w:rsid w:val="002916F2"/>
    <w:rsid w:val="00293645"/>
    <w:rsid w:val="00294630"/>
    <w:rsid w:val="00296A44"/>
    <w:rsid w:val="002A0011"/>
    <w:rsid w:val="002A17CC"/>
    <w:rsid w:val="002A1D8B"/>
    <w:rsid w:val="002A472B"/>
    <w:rsid w:val="002A4C7D"/>
    <w:rsid w:val="002A5DC2"/>
    <w:rsid w:val="002A67F2"/>
    <w:rsid w:val="002B02DF"/>
    <w:rsid w:val="002B17EB"/>
    <w:rsid w:val="002B23BF"/>
    <w:rsid w:val="002B2FD5"/>
    <w:rsid w:val="002B358A"/>
    <w:rsid w:val="002B36CF"/>
    <w:rsid w:val="002B6CB4"/>
    <w:rsid w:val="002B7030"/>
    <w:rsid w:val="002C0D93"/>
    <w:rsid w:val="002C1205"/>
    <w:rsid w:val="002C1D3B"/>
    <w:rsid w:val="002C2CE1"/>
    <w:rsid w:val="002D090F"/>
    <w:rsid w:val="002D1C7B"/>
    <w:rsid w:val="002D2BD4"/>
    <w:rsid w:val="002D35C5"/>
    <w:rsid w:val="002D49B7"/>
    <w:rsid w:val="002D7381"/>
    <w:rsid w:val="002D7658"/>
    <w:rsid w:val="002D7A5B"/>
    <w:rsid w:val="002D7F24"/>
    <w:rsid w:val="002E0E0E"/>
    <w:rsid w:val="002E0E4B"/>
    <w:rsid w:val="002E27E8"/>
    <w:rsid w:val="002E394D"/>
    <w:rsid w:val="002E44EE"/>
    <w:rsid w:val="002E600F"/>
    <w:rsid w:val="002E750E"/>
    <w:rsid w:val="002E7B53"/>
    <w:rsid w:val="002F0C40"/>
    <w:rsid w:val="002F1C8B"/>
    <w:rsid w:val="002F44A7"/>
    <w:rsid w:val="002F79FB"/>
    <w:rsid w:val="003002E7"/>
    <w:rsid w:val="00300A50"/>
    <w:rsid w:val="003045F8"/>
    <w:rsid w:val="00305877"/>
    <w:rsid w:val="00307069"/>
    <w:rsid w:val="00307396"/>
    <w:rsid w:val="00310949"/>
    <w:rsid w:val="003122E4"/>
    <w:rsid w:val="00315F04"/>
    <w:rsid w:val="00320576"/>
    <w:rsid w:val="003213BE"/>
    <w:rsid w:val="00322033"/>
    <w:rsid w:val="00323AA8"/>
    <w:rsid w:val="00325AB7"/>
    <w:rsid w:val="00325B43"/>
    <w:rsid w:val="00326CEA"/>
    <w:rsid w:val="003270FA"/>
    <w:rsid w:val="00327EA0"/>
    <w:rsid w:val="00332653"/>
    <w:rsid w:val="00332B38"/>
    <w:rsid w:val="00333BC1"/>
    <w:rsid w:val="00337EA1"/>
    <w:rsid w:val="00340C06"/>
    <w:rsid w:val="00342053"/>
    <w:rsid w:val="003426A3"/>
    <w:rsid w:val="00343104"/>
    <w:rsid w:val="00345D61"/>
    <w:rsid w:val="00363751"/>
    <w:rsid w:val="00364C94"/>
    <w:rsid w:val="00364CAE"/>
    <w:rsid w:val="003653C6"/>
    <w:rsid w:val="0036712B"/>
    <w:rsid w:val="00372959"/>
    <w:rsid w:val="00374719"/>
    <w:rsid w:val="00375083"/>
    <w:rsid w:val="003750AB"/>
    <w:rsid w:val="0037521F"/>
    <w:rsid w:val="00375D35"/>
    <w:rsid w:val="00380080"/>
    <w:rsid w:val="00382EF9"/>
    <w:rsid w:val="0038376E"/>
    <w:rsid w:val="00383AD3"/>
    <w:rsid w:val="0038604F"/>
    <w:rsid w:val="003863E4"/>
    <w:rsid w:val="00386E9C"/>
    <w:rsid w:val="0039123B"/>
    <w:rsid w:val="00394061"/>
    <w:rsid w:val="00397034"/>
    <w:rsid w:val="003A049B"/>
    <w:rsid w:val="003A2CAE"/>
    <w:rsid w:val="003B0004"/>
    <w:rsid w:val="003B23B2"/>
    <w:rsid w:val="003B25CC"/>
    <w:rsid w:val="003B2D27"/>
    <w:rsid w:val="003B665A"/>
    <w:rsid w:val="003C101C"/>
    <w:rsid w:val="003C3616"/>
    <w:rsid w:val="003C3ECE"/>
    <w:rsid w:val="003C4F70"/>
    <w:rsid w:val="003C5696"/>
    <w:rsid w:val="003C7D60"/>
    <w:rsid w:val="003D0592"/>
    <w:rsid w:val="003D0AF5"/>
    <w:rsid w:val="003D4809"/>
    <w:rsid w:val="003D58A9"/>
    <w:rsid w:val="003D5F4C"/>
    <w:rsid w:val="003D70C0"/>
    <w:rsid w:val="003D7246"/>
    <w:rsid w:val="003E2340"/>
    <w:rsid w:val="003E2887"/>
    <w:rsid w:val="003E32B2"/>
    <w:rsid w:val="003E3C38"/>
    <w:rsid w:val="003E4FAA"/>
    <w:rsid w:val="003E52D0"/>
    <w:rsid w:val="003E5A69"/>
    <w:rsid w:val="003E5F65"/>
    <w:rsid w:val="003E5FC6"/>
    <w:rsid w:val="003E7A26"/>
    <w:rsid w:val="003F0D0D"/>
    <w:rsid w:val="003F0F2D"/>
    <w:rsid w:val="003F4896"/>
    <w:rsid w:val="003F672B"/>
    <w:rsid w:val="00400590"/>
    <w:rsid w:val="00400D81"/>
    <w:rsid w:val="00401CCE"/>
    <w:rsid w:val="00401FC8"/>
    <w:rsid w:val="00404721"/>
    <w:rsid w:val="004067BE"/>
    <w:rsid w:val="00410988"/>
    <w:rsid w:val="004123FB"/>
    <w:rsid w:val="00421406"/>
    <w:rsid w:val="00421902"/>
    <w:rsid w:val="0042297B"/>
    <w:rsid w:val="00422EC0"/>
    <w:rsid w:val="004256F3"/>
    <w:rsid w:val="004327FC"/>
    <w:rsid w:val="00433D24"/>
    <w:rsid w:val="00437FC4"/>
    <w:rsid w:val="00441E9B"/>
    <w:rsid w:val="00444C3A"/>
    <w:rsid w:val="00446D56"/>
    <w:rsid w:val="004477A3"/>
    <w:rsid w:val="00450F4E"/>
    <w:rsid w:val="004555DF"/>
    <w:rsid w:val="00455741"/>
    <w:rsid w:val="00456BC8"/>
    <w:rsid w:val="0045784C"/>
    <w:rsid w:val="00461F7D"/>
    <w:rsid w:val="00462E0B"/>
    <w:rsid w:val="00467889"/>
    <w:rsid w:val="00467D72"/>
    <w:rsid w:val="00467DBE"/>
    <w:rsid w:val="00470841"/>
    <w:rsid w:val="0047233C"/>
    <w:rsid w:val="004758AF"/>
    <w:rsid w:val="00476A4C"/>
    <w:rsid w:val="0048155C"/>
    <w:rsid w:val="00481CF9"/>
    <w:rsid w:val="00481D10"/>
    <w:rsid w:val="00481D5C"/>
    <w:rsid w:val="0048443E"/>
    <w:rsid w:val="004851E4"/>
    <w:rsid w:val="004928C1"/>
    <w:rsid w:val="00493DF1"/>
    <w:rsid w:val="00494B1A"/>
    <w:rsid w:val="00495A9D"/>
    <w:rsid w:val="00496418"/>
    <w:rsid w:val="00496C8C"/>
    <w:rsid w:val="004972F6"/>
    <w:rsid w:val="004A0CD4"/>
    <w:rsid w:val="004A540A"/>
    <w:rsid w:val="004A733E"/>
    <w:rsid w:val="004B0192"/>
    <w:rsid w:val="004B0603"/>
    <w:rsid w:val="004B118E"/>
    <w:rsid w:val="004B1B16"/>
    <w:rsid w:val="004B2A05"/>
    <w:rsid w:val="004B3F88"/>
    <w:rsid w:val="004B6D70"/>
    <w:rsid w:val="004C2051"/>
    <w:rsid w:val="004C3261"/>
    <w:rsid w:val="004C65A1"/>
    <w:rsid w:val="004C672C"/>
    <w:rsid w:val="004C6D5F"/>
    <w:rsid w:val="004C7685"/>
    <w:rsid w:val="004C791A"/>
    <w:rsid w:val="004D00B6"/>
    <w:rsid w:val="004D2D97"/>
    <w:rsid w:val="004D5883"/>
    <w:rsid w:val="004D5DE6"/>
    <w:rsid w:val="004D5FD5"/>
    <w:rsid w:val="004D64B8"/>
    <w:rsid w:val="004D72C3"/>
    <w:rsid w:val="004D7C1E"/>
    <w:rsid w:val="004D7EA2"/>
    <w:rsid w:val="004E1641"/>
    <w:rsid w:val="004E21C6"/>
    <w:rsid w:val="004E2483"/>
    <w:rsid w:val="004E2B0B"/>
    <w:rsid w:val="004E3392"/>
    <w:rsid w:val="004E3D39"/>
    <w:rsid w:val="004E4AE7"/>
    <w:rsid w:val="004F0413"/>
    <w:rsid w:val="004F1193"/>
    <w:rsid w:val="004F1755"/>
    <w:rsid w:val="004F2690"/>
    <w:rsid w:val="004F3221"/>
    <w:rsid w:val="004F45A1"/>
    <w:rsid w:val="004F467B"/>
    <w:rsid w:val="004F4D87"/>
    <w:rsid w:val="004F557D"/>
    <w:rsid w:val="00505699"/>
    <w:rsid w:val="0051169D"/>
    <w:rsid w:val="00511EE9"/>
    <w:rsid w:val="005126F2"/>
    <w:rsid w:val="005129C2"/>
    <w:rsid w:val="0051496D"/>
    <w:rsid w:val="005159AB"/>
    <w:rsid w:val="00515DF9"/>
    <w:rsid w:val="00520758"/>
    <w:rsid w:val="005211A5"/>
    <w:rsid w:val="00524463"/>
    <w:rsid w:val="00524C8B"/>
    <w:rsid w:val="0052656A"/>
    <w:rsid w:val="005272C6"/>
    <w:rsid w:val="00530188"/>
    <w:rsid w:val="00530330"/>
    <w:rsid w:val="005307B0"/>
    <w:rsid w:val="00530ACF"/>
    <w:rsid w:val="005318BA"/>
    <w:rsid w:val="005331E6"/>
    <w:rsid w:val="00536837"/>
    <w:rsid w:val="00536DF2"/>
    <w:rsid w:val="00536FBF"/>
    <w:rsid w:val="00542E57"/>
    <w:rsid w:val="00543DEE"/>
    <w:rsid w:val="00544E8A"/>
    <w:rsid w:val="005455F8"/>
    <w:rsid w:val="00545822"/>
    <w:rsid w:val="0055074A"/>
    <w:rsid w:val="00551304"/>
    <w:rsid w:val="00552BDC"/>
    <w:rsid w:val="005533B9"/>
    <w:rsid w:val="0055397F"/>
    <w:rsid w:val="00554203"/>
    <w:rsid w:val="00554D1A"/>
    <w:rsid w:val="005554A9"/>
    <w:rsid w:val="00556ED3"/>
    <w:rsid w:val="005570EC"/>
    <w:rsid w:val="00562125"/>
    <w:rsid w:val="005624B9"/>
    <w:rsid w:val="00564D97"/>
    <w:rsid w:val="00565A44"/>
    <w:rsid w:val="00567CED"/>
    <w:rsid w:val="00570E02"/>
    <w:rsid w:val="005726C9"/>
    <w:rsid w:val="00573D3A"/>
    <w:rsid w:val="00575690"/>
    <w:rsid w:val="00575FFD"/>
    <w:rsid w:val="00577406"/>
    <w:rsid w:val="00580D2B"/>
    <w:rsid w:val="005835E0"/>
    <w:rsid w:val="00583E61"/>
    <w:rsid w:val="005846EF"/>
    <w:rsid w:val="00584E74"/>
    <w:rsid w:val="0058766D"/>
    <w:rsid w:val="005879BD"/>
    <w:rsid w:val="00587B90"/>
    <w:rsid w:val="0059189A"/>
    <w:rsid w:val="00591E6A"/>
    <w:rsid w:val="005928EC"/>
    <w:rsid w:val="00594F56"/>
    <w:rsid w:val="005973DB"/>
    <w:rsid w:val="005A1C80"/>
    <w:rsid w:val="005A1D09"/>
    <w:rsid w:val="005A3BDF"/>
    <w:rsid w:val="005A448B"/>
    <w:rsid w:val="005A5BF3"/>
    <w:rsid w:val="005A7471"/>
    <w:rsid w:val="005A7D7A"/>
    <w:rsid w:val="005B10A5"/>
    <w:rsid w:val="005B134A"/>
    <w:rsid w:val="005B261F"/>
    <w:rsid w:val="005B27D9"/>
    <w:rsid w:val="005B2A59"/>
    <w:rsid w:val="005B3B99"/>
    <w:rsid w:val="005B4A7C"/>
    <w:rsid w:val="005B546E"/>
    <w:rsid w:val="005B729E"/>
    <w:rsid w:val="005C3715"/>
    <w:rsid w:val="005C6395"/>
    <w:rsid w:val="005C6714"/>
    <w:rsid w:val="005C6B91"/>
    <w:rsid w:val="005C7AF0"/>
    <w:rsid w:val="005D006E"/>
    <w:rsid w:val="005D471B"/>
    <w:rsid w:val="005D5237"/>
    <w:rsid w:val="005D64ED"/>
    <w:rsid w:val="005D70A6"/>
    <w:rsid w:val="005D7A2D"/>
    <w:rsid w:val="005E4FF4"/>
    <w:rsid w:val="005E5510"/>
    <w:rsid w:val="005E61F0"/>
    <w:rsid w:val="005E7BAC"/>
    <w:rsid w:val="005F0967"/>
    <w:rsid w:val="005F168F"/>
    <w:rsid w:val="005F31DA"/>
    <w:rsid w:val="005F41F4"/>
    <w:rsid w:val="005F4E25"/>
    <w:rsid w:val="005F5F58"/>
    <w:rsid w:val="005F7457"/>
    <w:rsid w:val="005F7EC5"/>
    <w:rsid w:val="00600551"/>
    <w:rsid w:val="00600A7E"/>
    <w:rsid w:val="00601C25"/>
    <w:rsid w:val="00602245"/>
    <w:rsid w:val="0060238D"/>
    <w:rsid w:val="00602C00"/>
    <w:rsid w:val="00602E01"/>
    <w:rsid w:val="00603085"/>
    <w:rsid w:val="0060473D"/>
    <w:rsid w:val="00605484"/>
    <w:rsid w:val="0060550E"/>
    <w:rsid w:val="006065A1"/>
    <w:rsid w:val="00606B6E"/>
    <w:rsid w:val="00607700"/>
    <w:rsid w:val="00611DA4"/>
    <w:rsid w:val="00612258"/>
    <w:rsid w:val="00613E25"/>
    <w:rsid w:val="006141E7"/>
    <w:rsid w:val="00614C47"/>
    <w:rsid w:val="0062032E"/>
    <w:rsid w:val="0062093C"/>
    <w:rsid w:val="0062227A"/>
    <w:rsid w:val="0062362F"/>
    <w:rsid w:val="0062693B"/>
    <w:rsid w:val="00627098"/>
    <w:rsid w:val="00630A70"/>
    <w:rsid w:val="00631CE1"/>
    <w:rsid w:val="00633714"/>
    <w:rsid w:val="00633D28"/>
    <w:rsid w:val="006373B2"/>
    <w:rsid w:val="006414CB"/>
    <w:rsid w:val="00641B6C"/>
    <w:rsid w:val="006444A0"/>
    <w:rsid w:val="006445F3"/>
    <w:rsid w:val="006454DE"/>
    <w:rsid w:val="006477D3"/>
    <w:rsid w:val="00650293"/>
    <w:rsid w:val="006523AE"/>
    <w:rsid w:val="00654E24"/>
    <w:rsid w:val="0065584F"/>
    <w:rsid w:val="00656809"/>
    <w:rsid w:val="0066216A"/>
    <w:rsid w:val="006628AA"/>
    <w:rsid w:val="00662E0E"/>
    <w:rsid w:val="00665091"/>
    <w:rsid w:val="00665B85"/>
    <w:rsid w:val="00665CE9"/>
    <w:rsid w:val="00666942"/>
    <w:rsid w:val="00675372"/>
    <w:rsid w:val="00676A84"/>
    <w:rsid w:val="006840F9"/>
    <w:rsid w:val="006858EA"/>
    <w:rsid w:val="00685C6B"/>
    <w:rsid w:val="00686005"/>
    <w:rsid w:val="00686069"/>
    <w:rsid w:val="006960F2"/>
    <w:rsid w:val="0069715F"/>
    <w:rsid w:val="006A09BE"/>
    <w:rsid w:val="006A153E"/>
    <w:rsid w:val="006A1E60"/>
    <w:rsid w:val="006A254E"/>
    <w:rsid w:val="006A3121"/>
    <w:rsid w:val="006A600C"/>
    <w:rsid w:val="006A77F0"/>
    <w:rsid w:val="006B407A"/>
    <w:rsid w:val="006B559F"/>
    <w:rsid w:val="006B796D"/>
    <w:rsid w:val="006C17F6"/>
    <w:rsid w:val="006C34F9"/>
    <w:rsid w:val="006C38B2"/>
    <w:rsid w:val="006C3F9E"/>
    <w:rsid w:val="006C453E"/>
    <w:rsid w:val="006C4B33"/>
    <w:rsid w:val="006C5F68"/>
    <w:rsid w:val="006C717B"/>
    <w:rsid w:val="006C73BD"/>
    <w:rsid w:val="006C77A9"/>
    <w:rsid w:val="006D072D"/>
    <w:rsid w:val="006D176E"/>
    <w:rsid w:val="006D21C3"/>
    <w:rsid w:val="006D2BD0"/>
    <w:rsid w:val="006D3A05"/>
    <w:rsid w:val="006D5C75"/>
    <w:rsid w:val="006D7D22"/>
    <w:rsid w:val="006E0134"/>
    <w:rsid w:val="006E27E5"/>
    <w:rsid w:val="006E3A27"/>
    <w:rsid w:val="006E777D"/>
    <w:rsid w:val="006F3B8A"/>
    <w:rsid w:val="006F4CB0"/>
    <w:rsid w:val="006F5745"/>
    <w:rsid w:val="006F68F5"/>
    <w:rsid w:val="006F741A"/>
    <w:rsid w:val="00700923"/>
    <w:rsid w:val="00701100"/>
    <w:rsid w:val="00706C9E"/>
    <w:rsid w:val="0071211B"/>
    <w:rsid w:val="0071515B"/>
    <w:rsid w:val="00717864"/>
    <w:rsid w:val="00717A01"/>
    <w:rsid w:val="00720E6B"/>
    <w:rsid w:val="007218B6"/>
    <w:rsid w:val="00721E4C"/>
    <w:rsid w:val="007248CE"/>
    <w:rsid w:val="00724C98"/>
    <w:rsid w:val="007269E5"/>
    <w:rsid w:val="00731048"/>
    <w:rsid w:val="00731907"/>
    <w:rsid w:val="00732580"/>
    <w:rsid w:val="007326AA"/>
    <w:rsid w:val="00732BBB"/>
    <w:rsid w:val="007352F3"/>
    <w:rsid w:val="00736ACC"/>
    <w:rsid w:val="007440DD"/>
    <w:rsid w:val="00744518"/>
    <w:rsid w:val="00745CDB"/>
    <w:rsid w:val="0074726B"/>
    <w:rsid w:val="00747404"/>
    <w:rsid w:val="00751245"/>
    <w:rsid w:val="0075281D"/>
    <w:rsid w:val="00753A2F"/>
    <w:rsid w:val="00760A52"/>
    <w:rsid w:val="007628EE"/>
    <w:rsid w:val="00771AFB"/>
    <w:rsid w:val="00771C64"/>
    <w:rsid w:val="00771C76"/>
    <w:rsid w:val="00772A74"/>
    <w:rsid w:val="00773CBD"/>
    <w:rsid w:val="00773F8E"/>
    <w:rsid w:val="00775846"/>
    <w:rsid w:val="007775A6"/>
    <w:rsid w:val="00781062"/>
    <w:rsid w:val="00781C58"/>
    <w:rsid w:val="0078374E"/>
    <w:rsid w:val="007903F1"/>
    <w:rsid w:val="0079104A"/>
    <w:rsid w:val="0079109A"/>
    <w:rsid w:val="0079277E"/>
    <w:rsid w:val="00793E4E"/>
    <w:rsid w:val="00794285"/>
    <w:rsid w:val="0079476C"/>
    <w:rsid w:val="007A0296"/>
    <w:rsid w:val="007A1D3C"/>
    <w:rsid w:val="007A3C5D"/>
    <w:rsid w:val="007A43EC"/>
    <w:rsid w:val="007B0FDF"/>
    <w:rsid w:val="007B3C37"/>
    <w:rsid w:val="007B3FBB"/>
    <w:rsid w:val="007B4465"/>
    <w:rsid w:val="007B4CEE"/>
    <w:rsid w:val="007B52BA"/>
    <w:rsid w:val="007B5755"/>
    <w:rsid w:val="007B6F1F"/>
    <w:rsid w:val="007B79FB"/>
    <w:rsid w:val="007C1505"/>
    <w:rsid w:val="007C1C79"/>
    <w:rsid w:val="007C3721"/>
    <w:rsid w:val="007C4CB5"/>
    <w:rsid w:val="007C5127"/>
    <w:rsid w:val="007C6034"/>
    <w:rsid w:val="007C6ACC"/>
    <w:rsid w:val="007D17C1"/>
    <w:rsid w:val="007D1A8B"/>
    <w:rsid w:val="007D633D"/>
    <w:rsid w:val="007D7799"/>
    <w:rsid w:val="007E2EFB"/>
    <w:rsid w:val="007E335E"/>
    <w:rsid w:val="007E7A3F"/>
    <w:rsid w:val="007F139B"/>
    <w:rsid w:val="007F1A81"/>
    <w:rsid w:val="007F54C3"/>
    <w:rsid w:val="007F5D54"/>
    <w:rsid w:val="007F722C"/>
    <w:rsid w:val="00801CA4"/>
    <w:rsid w:val="00804A38"/>
    <w:rsid w:val="00804EEA"/>
    <w:rsid w:val="00805B42"/>
    <w:rsid w:val="008060B0"/>
    <w:rsid w:val="00806402"/>
    <w:rsid w:val="008109F1"/>
    <w:rsid w:val="00810C2C"/>
    <w:rsid w:val="00814056"/>
    <w:rsid w:val="00814BEE"/>
    <w:rsid w:val="0081540A"/>
    <w:rsid w:val="00815B76"/>
    <w:rsid w:val="00815F85"/>
    <w:rsid w:val="008175C4"/>
    <w:rsid w:val="00817BC3"/>
    <w:rsid w:val="00817E92"/>
    <w:rsid w:val="00821855"/>
    <w:rsid w:val="0082390B"/>
    <w:rsid w:val="00824205"/>
    <w:rsid w:val="00825BFB"/>
    <w:rsid w:val="00830372"/>
    <w:rsid w:val="00831169"/>
    <w:rsid w:val="008313B5"/>
    <w:rsid w:val="008323A9"/>
    <w:rsid w:val="00841E3E"/>
    <w:rsid w:val="00842D45"/>
    <w:rsid w:val="00843602"/>
    <w:rsid w:val="0084536C"/>
    <w:rsid w:val="00846DD7"/>
    <w:rsid w:val="00850009"/>
    <w:rsid w:val="008504AB"/>
    <w:rsid w:val="00856819"/>
    <w:rsid w:val="008569F6"/>
    <w:rsid w:val="008627C2"/>
    <w:rsid w:val="00862D01"/>
    <w:rsid w:val="008660F0"/>
    <w:rsid w:val="00866DC0"/>
    <w:rsid w:val="008703F6"/>
    <w:rsid w:val="00876B06"/>
    <w:rsid w:val="00880F09"/>
    <w:rsid w:val="008819FC"/>
    <w:rsid w:val="0088434A"/>
    <w:rsid w:val="00886515"/>
    <w:rsid w:val="0088706D"/>
    <w:rsid w:val="008928B0"/>
    <w:rsid w:val="00892D38"/>
    <w:rsid w:val="00894171"/>
    <w:rsid w:val="0089472B"/>
    <w:rsid w:val="008A1360"/>
    <w:rsid w:val="008A14B8"/>
    <w:rsid w:val="008A3341"/>
    <w:rsid w:val="008A3D40"/>
    <w:rsid w:val="008A6CFB"/>
    <w:rsid w:val="008B0B11"/>
    <w:rsid w:val="008B3188"/>
    <w:rsid w:val="008B533F"/>
    <w:rsid w:val="008B611A"/>
    <w:rsid w:val="008B66B1"/>
    <w:rsid w:val="008B7289"/>
    <w:rsid w:val="008C1909"/>
    <w:rsid w:val="008C2ABF"/>
    <w:rsid w:val="008C3E0A"/>
    <w:rsid w:val="008C55BF"/>
    <w:rsid w:val="008C62DC"/>
    <w:rsid w:val="008C6EF2"/>
    <w:rsid w:val="008C78F6"/>
    <w:rsid w:val="008D3D30"/>
    <w:rsid w:val="008D47AB"/>
    <w:rsid w:val="008D4AD6"/>
    <w:rsid w:val="008E13FF"/>
    <w:rsid w:val="008E3EE2"/>
    <w:rsid w:val="008E5043"/>
    <w:rsid w:val="008E54C6"/>
    <w:rsid w:val="008E5E64"/>
    <w:rsid w:val="008F0AA9"/>
    <w:rsid w:val="008F1ED9"/>
    <w:rsid w:val="008F203B"/>
    <w:rsid w:val="008F5B41"/>
    <w:rsid w:val="008F663E"/>
    <w:rsid w:val="00901055"/>
    <w:rsid w:val="009025BB"/>
    <w:rsid w:val="00904A5F"/>
    <w:rsid w:val="0091173C"/>
    <w:rsid w:val="009141C0"/>
    <w:rsid w:val="00914659"/>
    <w:rsid w:val="0091468E"/>
    <w:rsid w:val="009151D1"/>
    <w:rsid w:val="009151EF"/>
    <w:rsid w:val="0091553A"/>
    <w:rsid w:val="00915AFB"/>
    <w:rsid w:val="00915BEC"/>
    <w:rsid w:val="00920BEC"/>
    <w:rsid w:val="00925B2F"/>
    <w:rsid w:val="00926242"/>
    <w:rsid w:val="009349A7"/>
    <w:rsid w:val="00934E11"/>
    <w:rsid w:val="00934F69"/>
    <w:rsid w:val="00935E3E"/>
    <w:rsid w:val="0094088D"/>
    <w:rsid w:val="0094191D"/>
    <w:rsid w:val="0094535D"/>
    <w:rsid w:val="0094788E"/>
    <w:rsid w:val="0095328E"/>
    <w:rsid w:val="0095459D"/>
    <w:rsid w:val="00960B5E"/>
    <w:rsid w:val="00962D88"/>
    <w:rsid w:val="00964DE9"/>
    <w:rsid w:val="00965AC4"/>
    <w:rsid w:val="00966A8E"/>
    <w:rsid w:val="00967518"/>
    <w:rsid w:val="00970765"/>
    <w:rsid w:val="00971735"/>
    <w:rsid w:val="00976A7B"/>
    <w:rsid w:val="00976B22"/>
    <w:rsid w:val="00976DCF"/>
    <w:rsid w:val="0098242F"/>
    <w:rsid w:val="009830CE"/>
    <w:rsid w:val="00984449"/>
    <w:rsid w:val="009850AA"/>
    <w:rsid w:val="00985342"/>
    <w:rsid w:val="00985B3D"/>
    <w:rsid w:val="00987E3F"/>
    <w:rsid w:val="0099059B"/>
    <w:rsid w:val="00992418"/>
    <w:rsid w:val="009946A4"/>
    <w:rsid w:val="00997E47"/>
    <w:rsid w:val="009A0571"/>
    <w:rsid w:val="009A19EB"/>
    <w:rsid w:val="009A1E62"/>
    <w:rsid w:val="009A1EB6"/>
    <w:rsid w:val="009A56B7"/>
    <w:rsid w:val="009A6B66"/>
    <w:rsid w:val="009B167B"/>
    <w:rsid w:val="009C10F6"/>
    <w:rsid w:val="009C1F6B"/>
    <w:rsid w:val="009C1F96"/>
    <w:rsid w:val="009C3121"/>
    <w:rsid w:val="009C47AF"/>
    <w:rsid w:val="009C7536"/>
    <w:rsid w:val="009D20D2"/>
    <w:rsid w:val="009D20EB"/>
    <w:rsid w:val="009D3BB7"/>
    <w:rsid w:val="009D4739"/>
    <w:rsid w:val="009D5BB1"/>
    <w:rsid w:val="009D6B76"/>
    <w:rsid w:val="009D6F18"/>
    <w:rsid w:val="009D7461"/>
    <w:rsid w:val="009E070D"/>
    <w:rsid w:val="009E14E5"/>
    <w:rsid w:val="009E19AB"/>
    <w:rsid w:val="009E2757"/>
    <w:rsid w:val="009E2CC7"/>
    <w:rsid w:val="009E422F"/>
    <w:rsid w:val="009E50B2"/>
    <w:rsid w:val="009E7278"/>
    <w:rsid w:val="009F1095"/>
    <w:rsid w:val="009F1269"/>
    <w:rsid w:val="009F2278"/>
    <w:rsid w:val="009F43D3"/>
    <w:rsid w:val="009F4E7A"/>
    <w:rsid w:val="009F569D"/>
    <w:rsid w:val="00A02C0D"/>
    <w:rsid w:val="00A03023"/>
    <w:rsid w:val="00A0383E"/>
    <w:rsid w:val="00A0389A"/>
    <w:rsid w:val="00A04397"/>
    <w:rsid w:val="00A07269"/>
    <w:rsid w:val="00A07491"/>
    <w:rsid w:val="00A07D76"/>
    <w:rsid w:val="00A07E3D"/>
    <w:rsid w:val="00A12A0F"/>
    <w:rsid w:val="00A1304E"/>
    <w:rsid w:val="00A14A54"/>
    <w:rsid w:val="00A158C3"/>
    <w:rsid w:val="00A16C02"/>
    <w:rsid w:val="00A22C33"/>
    <w:rsid w:val="00A2364D"/>
    <w:rsid w:val="00A23D81"/>
    <w:rsid w:val="00A240A2"/>
    <w:rsid w:val="00A2485A"/>
    <w:rsid w:val="00A25EB6"/>
    <w:rsid w:val="00A275CE"/>
    <w:rsid w:val="00A27931"/>
    <w:rsid w:val="00A304C4"/>
    <w:rsid w:val="00A30EB1"/>
    <w:rsid w:val="00A31312"/>
    <w:rsid w:val="00A3281F"/>
    <w:rsid w:val="00A32CB3"/>
    <w:rsid w:val="00A34581"/>
    <w:rsid w:val="00A412C0"/>
    <w:rsid w:val="00A451FE"/>
    <w:rsid w:val="00A46D62"/>
    <w:rsid w:val="00A509BE"/>
    <w:rsid w:val="00A527DF"/>
    <w:rsid w:val="00A54106"/>
    <w:rsid w:val="00A60456"/>
    <w:rsid w:val="00A66379"/>
    <w:rsid w:val="00A67D12"/>
    <w:rsid w:val="00A82E8A"/>
    <w:rsid w:val="00A84D2F"/>
    <w:rsid w:val="00A86CB7"/>
    <w:rsid w:val="00A87052"/>
    <w:rsid w:val="00A8728A"/>
    <w:rsid w:val="00A878EA"/>
    <w:rsid w:val="00A908A8"/>
    <w:rsid w:val="00A92F30"/>
    <w:rsid w:val="00A9498E"/>
    <w:rsid w:val="00AA1836"/>
    <w:rsid w:val="00AA47DE"/>
    <w:rsid w:val="00AA4B68"/>
    <w:rsid w:val="00AA4EB2"/>
    <w:rsid w:val="00AA601D"/>
    <w:rsid w:val="00AB001E"/>
    <w:rsid w:val="00AB0701"/>
    <w:rsid w:val="00AB22D2"/>
    <w:rsid w:val="00AB2AF0"/>
    <w:rsid w:val="00AB30EE"/>
    <w:rsid w:val="00AC4141"/>
    <w:rsid w:val="00AC5911"/>
    <w:rsid w:val="00AC62DF"/>
    <w:rsid w:val="00AD0BE5"/>
    <w:rsid w:val="00AD14CB"/>
    <w:rsid w:val="00AD2C18"/>
    <w:rsid w:val="00AD2E4D"/>
    <w:rsid w:val="00AD3124"/>
    <w:rsid w:val="00AD46AB"/>
    <w:rsid w:val="00AD4A9B"/>
    <w:rsid w:val="00AD5DDD"/>
    <w:rsid w:val="00AD7D6D"/>
    <w:rsid w:val="00AE1FC3"/>
    <w:rsid w:val="00AE2750"/>
    <w:rsid w:val="00AF1596"/>
    <w:rsid w:val="00AF340A"/>
    <w:rsid w:val="00AF3CC3"/>
    <w:rsid w:val="00AF5939"/>
    <w:rsid w:val="00AF66ED"/>
    <w:rsid w:val="00AF6761"/>
    <w:rsid w:val="00B0024C"/>
    <w:rsid w:val="00B04C6B"/>
    <w:rsid w:val="00B05AFC"/>
    <w:rsid w:val="00B10C4F"/>
    <w:rsid w:val="00B13EE8"/>
    <w:rsid w:val="00B2027B"/>
    <w:rsid w:val="00B225D7"/>
    <w:rsid w:val="00B22D8F"/>
    <w:rsid w:val="00B234C3"/>
    <w:rsid w:val="00B24539"/>
    <w:rsid w:val="00B24766"/>
    <w:rsid w:val="00B25BBC"/>
    <w:rsid w:val="00B305E3"/>
    <w:rsid w:val="00B32922"/>
    <w:rsid w:val="00B33B93"/>
    <w:rsid w:val="00B33D17"/>
    <w:rsid w:val="00B3453D"/>
    <w:rsid w:val="00B3542B"/>
    <w:rsid w:val="00B37049"/>
    <w:rsid w:val="00B3716D"/>
    <w:rsid w:val="00B4298B"/>
    <w:rsid w:val="00B440BC"/>
    <w:rsid w:val="00B44246"/>
    <w:rsid w:val="00B467C6"/>
    <w:rsid w:val="00B46B59"/>
    <w:rsid w:val="00B5079F"/>
    <w:rsid w:val="00B50F52"/>
    <w:rsid w:val="00B513FB"/>
    <w:rsid w:val="00B51809"/>
    <w:rsid w:val="00B5229E"/>
    <w:rsid w:val="00B52A7B"/>
    <w:rsid w:val="00B541B4"/>
    <w:rsid w:val="00B556A0"/>
    <w:rsid w:val="00B577A7"/>
    <w:rsid w:val="00B60691"/>
    <w:rsid w:val="00B6460C"/>
    <w:rsid w:val="00B64EC9"/>
    <w:rsid w:val="00B6693A"/>
    <w:rsid w:val="00B66D58"/>
    <w:rsid w:val="00B67E3A"/>
    <w:rsid w:val="00B714D3"/>
    <w:rsid w:val="00B722D1"/>
    <w:rsid w:val="00B7390E"/>
    <w:rsid w:val="00B74B14"/>
    <w:rsid w:val="00B74B25"/>
    <w:rsid w:val="00B74D68"/>
    <w:rsid w:val="00B76682"/>
    <w:rsid w:val="00B766AD"/>
    <w:rsid w:val="00B76948"/>
    <w:rsid w:val="00B7753B"/>
    <w:rsid w:val="00B77996"/>
    <w:rsid w:val="00B80219"/>
    <w:rsid w:val="00B81BFB"/>
    <w:rsid w:val="00B82981"/>
    <w:rsid w:val="00B8386C"/>
    <w:rsid w:val="00B84FF7"/>
    <w:rsid w:val="00B87937"/>
    <w:rsid w:val="00B87C86"/>
    <w:rsid w:val="00B90C92"/>
    <w:rsid w:val="00B917C6"/>
    <w:rsid w:val="00B95333"/>
    <w:rsid w:val="00B9572E"/>
    <w:rsid w:val="00B975B2"/>
    <w:rsid w:val="00BA0B2E"/>
    <w:rsid w:val="00BA136E"/>
    <w:rsid w:val="00BA267E"/>
    <w:rsid w:val="00BA52F5"/>
    <w:rsid w:val="00BA7E0D"/>
    <w:rsid w:val="00BB0393"/>
    <w:rsid w:val="00BB03AA"/>
    <w:rsid w:val="00BB0DF8"/>
    <w:rsid w:val="00BB4186"/>
    <w:rsid w:val="00BB4FDF"/>
    <w:rsid w:val="00BB59A2"/>
    <w:rsid w:val="00BB6B3E"/>
    <w:rsid w:val="00BB7CA4"/>
    <w:rsid w:val="00BC256C"/>
    <w:rsid w:val="00BC7A97"/>
    <w:rsid w:val="00BD27CB"/>
    <w:rsid w:val="00BD2883"/>
    <w:rsid w:val="00BD28A4"/>
    <w:rsid w:val="00BD32F9"/>
    <w:rsid w:val="00BD7555"/>
    <w:rsid w:val="00BD7F97"/>
    <w:rsid w:val="00BE0825"/>
    <w:rsid w:val="00BE1BB3"/>
    <w:rsid w:val="00BE47FF"/>
    <w:rsid w:val="00BE5CBF"/>
    <w:rsid w:val="00BE643E"/>
    <w:rsid w:val="00BE7560"/>
    <w:rsid w:val="00BF2AB2"/>
    <w:rsid w:val="00BF4E10"/>
    <w:rsid w:val="00BF5D83"/>
    <w:rsid w:val="00BF5FAB"/>
    <w:rsid w:val="00BF767A"/>
    <w:rsid w:val="00C00757"/>
    <w:rsid w:val="00C0112F"/>
    <w:rsid w:val="00C05C55"/>
    <w:rsid w:val="00C071F3"/>
    <w:rsid w:val="00C10C86"/>
    <w:rsid w:val="00C1141D"/>
    <w:rsid w:val="00C146F6"/>
    <w:rsid w:val="00C157EC"/>
    <w:rsid w:val="00C17FC6"/>
    <w:rsid w:val="00C21452"/>
    <w:rsid w:val="00C23653"/>
    <w:rsid w:val="00C25DDA"/>
    <w:rsid w:val="00C26A75"/>
    <w:rsid w:val="00C31481"/>
    <w:rsid w:val="00C31646"/>
    <w:rsid w:val="00C31B67"/>
    <w:rsid w:val="00C345E3"/>
    <w:rsid w:val="00C3493E"/>
    <w:rsid w:val="00C35A5A"/>
    <w:rsid w:val="00C361F7"/>
    <w:rsid w:val="00C363C3"/>
    <w:rsid w:val="00C36CB5"/>
    <w:rsid w:val="00C37699"/>
    <w:rsid w:val="00C40811"/>
    <w:rsid w:val="00C43791"/>
    <w:rsid w:val="00C43D53"/>
    <w:rsid w:val="00C43D94"/>
    <w:rsid w:val="00C44B92"/>
    <w:rsid w:val="00C454D6"/>
    <w:rsid w:val="00C47D4A"/>
    <w:rsid w:val="00C51991"/>
    <w:rsid w:val="00C52687"/>
    <w:rsid w:val="00C52F20"/>
    <w:rsid w:val="00C531E7"/>
    <w:rsid w:val="00C57A73"/>
    <w:rsid w:val="00C602DA"/>
    <w:rsid w:val="00C60EF2"/>
    <w:rsid w:val="00C6124F"/>
    <w:rsid w:val="00C612C1"/>
    <w:rsid w:val="00C61763"/>
    <w:rsid w:val="00C61E7D"/>
    <w:rsid w:val="00C66A47"/>
    <w:rsid w:val="00C66B2D"/>
    <w:rsid w:val="00C66F11"/>
    <w:rsid w:val="00C70320"/>
    <w:rsid w:val="00C70B97"/>
    <w:rsid w:val="00C74C57"/>
    <w:rsid w:val="00C7569D"/>
    <w:rsid w:val="00C76700"/>
    <w:rsid w:val="00C77BBE"/>
    <w:rsid w:val="00C8082E"/>
    <w:rsid w:val="00C827F5"/>
    <w:rsid w:val="00C82B60"/>
    <w:rsid w:val="00C841FC"/>
    <w:rsid w:val="00C8421D"/>
    <w:rsid w:val="00C95370"/>
    <w:rsid w:val="00C96293"/>
    <w:rsid w:val="00C9715A"/>
    <w:rsid w:val="00C97FF5"/>
    <w:rsid w:val="00CA010B"/>
    <w:rsid w:val="00CA1607"/>
    <w:rsid w:val="00CA18D9"/>
    <w:rsid w:val="00CA33AC"/>
    <w:rsid w:val="00CA45A9"/>
    <w:rsid w:val="00CA4F9E"/>
    <w:rsid w:val="00CA5519"/>
    <w:rsid w:val="00CB19F6"/>
    <w:rsid w:val="00CB2224"/>
    <w:rsid w:val="00CB22FA"/>
    <w:rsid w:val="00CB4DF1"/>
    <w:rsid w:val="00CB60FA"/>
    <w:rsid w:val="00CB6606"/>
    <w:rsid w:val="00CC0A04"/>
    <w:rsid w:val="00CC13F8"/>
    <w:rsid w:val="00CC197B"/>
    <w:rsid w:val="00CC3C8E"/>
    <w:rsid w:val="00CC5670"/>
    <w:rsid w:val="00CC7BF4"/>
    <w:rsid w:val="00CD044B"/>
    <w:rsid w:val="00CD0936"/>
    <w:rsid w:val="00CD146A"/>
    <w:rsid w:val="00CD1AE0"/>
    <w:rsid w:val="00CD21BD"/>
    <w:rsid w:val="00CD2640"/>
    <w:rsid w:val="00CD3F60"/>
    <w:rsid w:val="00CD506B"/>
    <w:rsid w:val="00CE0914"/>
    <w:rsid w:val="00CE1F8C"/>
    <w:rsid w:val="00CE32E5"/>
    <w:rsid w:val="00CE45BE"/>
    <w:rsid w:val="00CE4E90"/>
    <w:rsid w:val="00CE62DB"/>
    <w:rsid w:val="00CF00AC"/>
    <w:rsid w:val="00CF29A6"/>
    <w:rsid w:val="00CF2A5C"/>
    <w:rsid w:val="00CF4485"/>
    <w:rsid w:val="00CF5BC7"/>
    <w:rsid w:val="00CF6132"/>
    <w:rsid w:val="00CF661E"/>
    <w:rsid w:val="00D00151"/>
    <w:rsid w:val="00D004F9"/>
    <w:rsid w:val="00D01190"/>
    <w:rsid w:val="00D020BE"/>
    <w:rsid w:val="00D030C2"/>
    <w:rsid w:val="00D03BD7"/>
    <w:rsid w:val="00D05157"/>
    <w:rsid w:val="00D10350"/>
    <w:rsid w:val="00D10AA6"/>
    <w:rsid w:val="00D14131"/>
    <w:rsid w:val="00D15FA9"/>
    <w:rsid w:val="00D170ED"/>
    <w:rsid w:val="00D171F2"/>
    <w:rsid w:val="00D20676"/>
    <w:rsid w:val="00D21404"/>
    <w:rsid w:val="00D227B2"/>
    <w:rsid w:val="00D252F7"/>
    <w:rsid w:val="00D277D7"/>
    <w:rsid w:val="00D279E6"/>
    <w:rsid w:val="00D309AC"/>
    <w:rsid w:val="00D3442A"/>
    <w:rsid w:val="00D363F7"/>
    <w:rsid w:val="00D37491"/>
    <w:rsid w:val="00D377BB"/>
    <w:rsid w:val="00D4090F"/>
    <w:rsid w:val="00D4307D"/>
    <w:rsid w:val="00D474B6"/>
    <w:rsid w:val="00D510F0"/>
    <w:rsid w:val="00D534D9"/>
    <w:rsid w:val="00D54134"/>
    <w:rsid w:val="00D55A06"/>
    <w:rsid w:val="00D56226"/>
    <w:rsid w:val="00D56331"/>
    <w:rsid w:val="00D57E56"/>
    <w:rsid w:val="00D61092"/>
    <w:rsid w:val="00D62A6D"/>
    <w:rsid w:val="00D63DE5"/>
    <w:rsid w:val="00D64289"/>
    <w:rsid w:val="00D653B6"/>
    <w:rsid w:val="00D6569E"/>
    <w:rsid w:val="00D6574E"/>
    <w:rsid w:val="00D6772C"/>
    <w:rsid w:val="00D70B15"/>
    <w:rsid w:val="00D711DD"/>
    <w:rsid w:val="00D71616"/>
    <w:rsid w:val="00D721C5"/>
    <w:rsid w:val="00D725ED"/>
    <w:rsid w:val="00D73E7C"/>
    <w:rsid w:val="00D75D2B"/>
    <w:rsid w:val="00D75FC8"/>
    <w:rsid w:val="00D765DD"/>
    <w:rsid w:val="00D82541"/>
    <w:rsid w:val="00D838E2"/>
    <w:rsid w:val="00D84022"/>
    <w:rsid w:val="00D8757C"/>
    <w:rsid w:val="00D902E1"/>
    <w:rsid w:val="00D918F0"/>
    <w:rsid w:val="00D94638"/>
    <w:rsid w:val="00D94F89"/>
    <w:rsid w:val="00D955B2"/>
    <w:rsid w:val="00DA0A21"/>
    <w:rsid w:val="00DA2E7B"/>
    <w:rsid w:val="00DA33D5"/>
    <w:rsid w:val="00DA6910"/>
    <w:rsid w:val="00DA7AD3"/>
    <w:rsid w:val="00DB0166"/>
    <w:rsid w:val="00DB0397"/>
    <w:rsid w:val="00DB319C"/>
    <w:rsid w:val="00DB3DB9"/>
    <w:rsid w:val="00DB4796"/>
    <w:rsid w:val="00DB4CDC"/>
    <w:rsid w:val="00DB5B15"/>
    <w:rsid w:val="00DB5E11"/>
    <w:rsid w:val="00DB65C9"/>
    <w:rsid w:val="00DB6F92"/>
    <w:rsid w:val="00DC33AD"/>
    <w:rsid w:val="00DC44A0"/>
    <w:rsid w:val="00DC5657"/>
    <w:rsid w:val="00DD1EDC"/>
    <w:rsid w:val="00DD5770"/>
    <w:rsid w:val="00DD78C1"/>
    <w:rsid w:val="00DD7E4A"/>
    <w:rsid w:val="00DE0DAE"/>
    <w:rsid w:val="00DE4A57"/>
    <w:rsid w:val="00DE5ECE"/>
    <w:rsid w:val="00DE65F9"/>
    <w:rsid w:val="00DE711E"/>
    <w:rsid w:val="00DF15D9"/>
    <w:rsid w:val="00DF4278"/>
    <w:rsid w:val="00DF4543"/>
    <w:rsid w:val="00DF53D4"/>
    <w:rsid w:val="00DF6504"/>
    <w:rsid w:val="00DF71CD"/>
    <w:rsid w:val="00E0392D"/>
    <w:rsid w:val="00E056AB"/>
    <w:rsid w:val="00E0666A"/>
    <w:rsid w:val="00E07643"/>
    <w:rsid w:val="00E076CB"/>
    <w:rsid w:val="00E1038B"/>
    <w:rsid w:val="00E11019"/>
    <w:rsid w:val="00E13971"/>
    <w:rsid w:val="00E13E4B"/>
    <w:rsid w:val="00E14639"/>
    <w:rsid w:val="00E16003"/>
    <w:rsid w:val="00E161A3"/>
    <w:rsid w:val="00E17A66"/>
    <w:rsid w:val="00E20BB5"/>
    <w:rsid w:val="00E20E7E"/>
    <w:rsid w:val="00E21AE6"/>
    <w:rsid w:val="00E24D2D"/>
    <w:rsid w:val="00E270EC"/>
    <w:rsid w:val="00E31817"/>
    <w:rsid w:val="00E31A8B"/>
    <w:rsid w:val="00E33218"/>
    <w:rsid w:val="00E3399F"/>
    <w:rsid w:val="00E3424E"/>
    <w:rsid w:val="00E34751"/>
    <w:rsid w:val="00E35FAD"/>
    <w:rsid w:val="00E36052"/>
    <w:rsid w:val="00E367C4"/>
    <w:rsid w:val="00E36A39"/>
    <w:rsid w:val="00E43264"/>
    <w:rsid w:val="00E477F3"/>
    <w:rsid w:val="00E47959"/>
    <w:rsid w:val="00E47C47"/>
    <w:rsid w:val="00E5221A"/>
    <w:rsid w:val="00E555B4"/>
    <w:rsid w:val="00E57512"/>
    <w:rsid w:val="00E60AF5"/>
    <w:rsid w:val="00E631A0"/>
    <w:rsid w:val="00E66624"/>
    <w:rsid w:val="00E713B3"/>
    <w:rsid w:val="00E71F2F"/>
    <w:rsid w:val="00E729D3"/>
    <w:rsid w:val="00E729F1"/>
    <w:rsid w:val="00E77266"/>
    <w:rsid w:val="00E775DF"/>
    <w:rsid w:val="00E77D22"/>
    <w:rsid w:val="00E80BA2"/>
    <w:rsid w:val="00E80C16"/>
    <w:rsid w:val="00E82F3E"/>
    <w:rsid w:val="00E84B03"/>
    <w:rsid w:val="00E85B5C"/>
    <w:rsid w:val="00E865D4"/>
    <w:rsid w:val="00E879AA"/>
    <w:rsid w:val="00E91FDD"/>
    <w:rsid w:val="00E92265"/>
    <w:rsid w:val="00E9238C"/>
    <w:rsid w:val="00E92991"/>
    <w:rsid w:val="00E92E7E"/>
    <w:rsid w:val="00E94248"/>
    <w:rsid w:val="00E94B63"/>
    <w:rsid w:val="00E94CB6"/>
    <w:rsid w:val="00E95804"/>
    <w:rsid w:val="00E96E7A"/>
    <w:rsid w:val="00EA379F"/>
    <w:rsid w:val="00EA4AA5"/>
    <w:rsid w:val="00EA51EB"/>
    <w:rsid w:val="00EA5BE9"/>
    <w:rsid w:val="00EA6FC4"/>
    <w:rsid w:val="00EA747A"/>
    <w:rsid w:val="00EB0928"/>
    <w:rsid w:val="00EB28DB"/>
    <w:rsid w:val="00EB45C5"/>
    <w:rsid w:val="00EB722E"/>
    <w:rsid w:val="00EB74E1"/>
    <w:rsid w:val="00EC4E59"/>
    <w:rsid w:val="00EC64AD"/>
    <w:rsid w:val="00ED08B9"/>
    <w:rsid w:val="00ED1F2D"/>
    <w:rsid w:val="00ED213D"/>
    <w:rsid w:val="00ED37C7"/>
    <w:rsid w:val="00ED3999"/>
    <w:rsid w:val="00ED4D56"/>
    <w:rsid w:val="00ED535D"/>
    <w:rsid w:val="00ED5AB6"/>
    <w:rsid w:val="00ED5FF5"/>
    <w:rsid w:val="00ED7E31"/>
    <w:rsid w:val="00EE4008"/>
    <w:rsid w:val="00EE5246"/>
    <w:rsid w:val="00EE653F"/>
    <w:rsid w:val="00EF06A0"/>
    <w:rsid w:val="00EF112B"/>
    <w:rsid w:val="00EF1D15"/>
    <w:rsid w:val="00EF3277"/>
    <w:rsid w:val="00F01593"/>
    <w:rsid w:val="00F04CA3"/>
    <w:rsid w:val="00F04E99"/>
    <w:rsid w:val="00F052E9"/>
    <w:rsid w:val="00F0543D"/>
    <w:rsid w:val="00F05E9C"/>
    <w:rsid w:val="00F06902"/>
    <w:rsid w:val="00F07324"/>
    <w:rsid w:val="00F10507"/>
    <w:rsid w:val="00F1160F"/>
    <w:rsid w:val="00F1173B"/>
    <w:rsid w:val="00F11C8F"/>
    <w:rsid w:val="00F145B8"/>
    <w:rsid w:val="00F1526F"/>
    <w:rsid w:val="00F157DA"/>
    <w:rsid w:val="00F20690"/>
    <w:rsid w:val="00F20CE8"/>
    <w:rsid w:val="00F21707"/>
    <w:rsid w:val="00F21D08"/>
    <w:rsid w:val="00F22159"/>
    <w:rsid w:val="00F223CE"/>
    <w:rsid w:val="00F23078"/>
    <w:rsid w:val="00F2377B"/>
    <w:rsid w:val="00F26706"/>
    <w:rsid w:val="00F32252"/>
    <w:rsid w:val="00F33563"/>
    <w:rsid w:val="00F3493C"/>
    <w:rsid w:val="00F35E43"/>
    <w:rsid w:val="00F44513"/>
    <w:rsid w:val="00F46157"/>
    <w:rsid w:val="00F46EF5"/>
    <w:rsid w:val="00F61036"/>
    <w:rsid w:val="00F676C8"/>
    <w:rsid w:val="00F70EC9"/>
    <w:rsid w:val="00F71FA6"/>
    <w:rsid w:val="00F72465"/>
    <w:rsid w:val="00F738C6"/>
    <w:rsid w:val="00F758DD"/>
    <w:rsid w:val="00F76DA2"/>
    <w:rsid w:val="00F77283"/>
    <w:rsid w:val="00F800E8"/>
    <w:rsid w:val="00F801C6"/>
    <w:rsid w:val="00F80EC3"/>
    <w:rsid w:val="00F80EC5"/>
    <w:rsid w:val="00F832E4"/>
    <w:rsid w:val="00F83E18"/>
    <w:rsid w:val="00F83F35"/>
    <w:rsid w:val="00F863E2"/>
    <w:rsid w:val="00F86455"/>
    <w:rsid w:val="00F8651F"/>
    <w:rsid w:val="00F875F9"/>
    <w:rsid w:val="00F87929"/>
    <w:rsid w:val="00F901C3"/>
    <w:rsid w:val="00F91083"/>
    <w:rsid w:val="00F9163B"/>
    <w:rsid w:val="00F93226"/>
    <w:rsid w:val="00F939A4"/>
    <w:rsid w:val="00F9603D"/>
    <w:rsid w:val="00FA1265"/>
    <w:rsid w:val="00FA4208"/>
    <w:rsid w:val="00FA43F2"/>
    <w:rsid w:val="00FB145F"/>
    <w:rsid w:val="00FB1814"/>
    <w:rsid w:val="00FB18D4"/>
    <w:rsid w:val="00FB2D70"/>
    <w:rsid w:val="00FB420F"/>
    <w:rsid w:val="00FB6524"/>
    <w:rsid w:val="00FC1249"/>
    <w:rsid w:val="00FC1A63"/>
    <w:rsid w:val="00FC212B"/>
    <w:rsid w:val="00FC2EAC"/>
    <w:rsid w:val="00FC3288"/>
    <w:rsid w:val="00FC46C3"/>
    <w:rsid w:val="00FC69B0"/>
    <w:rsid w:val="00FC7130"/>
    <w:rsid w:val="00FD7616"/>
    <w:rsid w:val="00FD78BF"/>
    <w:rsid w:val="00FD7A45"/>
    <w:rsid w:val="00FE12E9"/>
    <w:rsid w:val="00FE1C84"/>
    <w:rsid w:val="00FE1DFE"/>
    <w:rsid w:val="00FE2017"/>
    <w:rsid w:val="00FE2297"/>
    <w:rsid w:val="00FE235F"/>
    <w:rsid w:val="00FE756E"/>
    <w:rsid w:val="00FE7CB2"/>
    <w:rsid w:val="00FF26A2"/>
    <w:rsid w:val="00FF279D"/>
    <w:rsid w:val="00FF2CB7"/>
    <w:rsid w:val="00FF3E39"/>
    <w:rsid w:val="00FF54E4"/>
    <w:rsid w:val="00FF58DE"/>
    <w:rsid w:val="00FF5905"/>
    <w:rsid w:val="00FF5B2B"/>
    <w:rsid w:val="00FF5F80"/>
    <w:rsid w:val="00FF6D26"/>
    <w:rsid w:val="00FF6E0B"/>
    <w:rsid w:val="00FF7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F0BD7"/>
  <w15:docId w15:val="{E89D8E57-55CA-4BC1-8169-7C408017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3EE2"/>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1D3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D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76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B0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B06"/>
    <w:rPr>
      <w:vertAlign w:val="superscript"/>
    </w:rPr>
  </w:style>
  <w:style w:type="character" w:customStyle="1" w:styleId="Heading3Char">
    <w:name w:val="Heading 3 Char"/>
    <w:basedOn w:val="DefaultParagraphFont"/>
    <w:link w:val="Heading3"/>
    <w:uiPriority w:val="9"/>
    <w:rsid w:val="008E3EE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A1D3C"/>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7A1D3C"/>
    <w:rPr>
      <w:rFonts w:asciiTheme="majorHAnsi" w:eastAsiaTheme="majorEastAsia" w:hAnsiTheme="majorHAnsi" w:cstheme="majorBidi"/>
      <w:color w:val="2F5496" w:themeColor="accent1" w:themeShade="BF"/>
      <w:sz w:val="24"/>
      <w:szCs w:val="24"/>
    </w:rPr>
  </w:style>
  <w:style w:type="paragraph" w:styleId="TOCHeading">
    <w:name w:val="TOC Heading"/>
    <w:basedOn w:val="Heading1"/>
    <w:next w:val="Normal"/>
    <w:uiPriority w:val="39"/>
    <w:unhideWhenUsed/>
    <w:qFormat/>
    <w:rsid w:val="00FC7130"/>
    <w:pPr>
      <w:outlineLvl w:val="9"/>
    </w:pPr>
  </w:style>
  <w:style w:type="paragraph" w:styleId="TOC1">
    <w:name w:val="toc 1"/>
    <w:basedOn w:val="Normal"/>
    <w:next w:val="Normal"/>
    <w:autoRedefine/>
    <w:uiPriority w:val="39"/>
    <w:unhideWhenUsed/>
    <w:rsid w:val="00FC7130"/>
    <w:pPr>
      <w:spacing w:after="100"/>
    </w:pPr>
  </w:style>
  <w:style w:type="paragraph" w:styleId="TOC2">
    <w:name w:val="toc 2"/>
    <w:basedOn w:val="Normal"/>
    <w:next w:val="Normal"/>
    <w:autoRedefine/>
    <w:uiPriority w:val="39"/>
    <w:unhideWhenUsed/>
    <w:rsid w:val="00FC7130"/>
    <w:pPr>
      <w:spacing w:after="100"/>
      <w:ind w:left="240"/>
    </w:pPr>
  </w:style>
  <w:style w:type="character" w:styleId="Hyperlink">
    <w:name w:val="Hyperlink"/>
    <w:basedOn w:val="DefaultParagraphFont"/>
    <w:uiPriority w:val="99"/>
    <w:unhideWhenUsed/>
    <w:rsid w:val="00FC71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87010</Words>
  <Characters>495960</Characters>
  <Application>Microsoft Office Word</Application>
  <DocSecurity>0</DocSecurity>
  <Lines>4133</Lines>
  <Paragraphs>1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Laura W</cp:lastModifiedBy>
  <cp:revision>12</cp:revision>
  <dcterms:created xsi:type="dcterms:W3CDTF">2021-08-25T16:59:00Z</dcterms:created>
  <dcterms:modified xsi:type="dcterms:W3CDTF">2021-08-25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